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5C18FD" w14:textId="167989A5" w:rsidR="00860052" w:rsidRDefault="00860052"/>
    <w:p w14:paraId="16F154A0" w14:textId="77777777" w:rsidR="00860052" w:rsidRDefault="00860052"/>
    <w:p w14:paraId="47B163EE" w14:textId="77777777" w:rsidR="00860052" w:rsidRDefault="00860052"/>
    <w:p w14:paraId="4DE19CCE" w14:textId="77777777" w:rsidR="00860052" w:rsidRDefault="00860052"/>
    <w:p w14:paraId="148231AC" w14:textId="77777777" w:rsidR="00860052" w:rsidRDefault="00860052"/>
    <w:p w14:paraId="7991EE7B" w14:textId="77777777" w:rsidR="00860052" w:rsidRDefault="00860052"/>
    <w:p w14:paraId="4790C4A7" w14:textId="77777777" w:rsidR="00037C4B" w:rsidRDefault="00037C4B" w:rsidP="00037C4B"/>
    <w:p w14:paraId="28A058DC" w14:textId="77777777" w:rsidR="00037C4B" w:rsidRDefault="00037C4B" w:rsidP="00037C4B">
      <w:r w:rsidRPr="00334F73">
        <w:rPr>
          <w:noProof/>
        </w:rPr>
        <w:drawing>
          <wp:anchor distT="0" distB="0" distL="114300" distR="114300" simplePos="0" relativeHeight="251657216" behindDoc="0" locked="0" layoutInCell="1" allowOverlap="1" wp14:anchorId="49F361A8" wp14:editId="5396BAC9">
            <wp:simplePos x="0" y="0"/>
            <wp:positionH relativeFrom="column">
              <wp:posOffset>177800</wp:posOffset>
            </wp:positionH>
            <wp:positionV relativeFrom="paragraph">
              <wp:posOffset>196215</wp:posOffset>
            </wp:positionV>
            <wp:extent cx="5731510" cy="1478915"/>
            <wp:effectExtent l="0" t="0" r="0" b="0"/>
            <wp:wrapSquare wrapText="bothSides"/>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1478915"/>
                    </a:xfrm>
                    <a:prstGeom prst="rect">
                      <a:avLst/>
                    </a:prstGeom>
                  </pic:spPr>
                </pic:pic>
              </a:graphicData>
            </a:graphic>
          </wp:anchor>
        </w:drawing>
      </w:r>
      <w:r>
        <w:tab/>
      </w:r>
    </w:p>
    <w:p w14:paraId="2A7DB336" w14:textId="77777777" w:rsidR="00037C4B" w:rsidRDefault="00037C4B" w:rsidP="00037C4B"/>
    <w:p w14:paraId="3350D671" w14:textId="77777777" w:rsidR="00037C4B" w:rsidRDefault="00037C4B" w:rsidP="00037C4B">
      <w:pPr>
        <w:jc w:val="center"/>
      </w:pPr>
    </w:p>
    <w:p w14:paraId="3F3F6CE4" w14:textId="089D1BCD" w:rsidR="00037C4B" w:rsidRDefault="00037C4B" w:rsidP="00037C4B">
      <w:pPr>
        <w:jc w:val="center"/>
        <w:rPr>
          <w:b/>
          <w:bCs/>
          <w:sz w:val="40"/>
          <w:szCs w:val="40"/>
        </w:rPr>
      </w:pPr>
      <w:r>
        <w:rPr>
          <w:b/>
          <w:bCs/>
          <w:sz w:val="40"/>
          <w:szCs w:val="40"/>
        </w:rPr>
        <w:t xml:space="preserve">Securing Digital Trust: </w:t>
      </w:r>
      <w:r w:rsidR="00CE1359">
        <w:rPr>
          <w:b/>
          <w:bCs/>
          <w:sz w:val="40"/>
          <w:szCs w:val="40"/>
        </w:rPr>
        <w:t>Cryptographically Verifiable</w:t>
      </w:r>
      <w:r>
        <w:rPr>
          <w:b/>
          <w:bCs/>
          <w:sz w:val="40"/>
          <w:szCs w:val="40"/>
        </w:rPr>
        <w:t xml:space="preserve"> Watermarking for Human-Authored Digital Media Authentication</w:t>
      </w:r>
    </w:p>
    <w:p w14:paraId="7F41375F" w14:textId="77777777" w:rsidR="00037C4B" w:rsidRDefault="00037C4B" w:rsidP="00037C4B">
      <w:pPr>
        <w:jc w:val="center"/>
        <w:rPr>
          <w:b/>
          <w:bCs/>
          <w:sz w:val="40"/>
          <w:szCs w:val="40"/>
        </w:rPr>
      </w:pPr>
    </w:p>
    <w:p w14:paraId="173F9694" w14:textId="72B85DF6" w:rsidR="00860052" w:rsidRDefault="00037C4B" w:rsidP="007A2196">
      <w:pPr>
        <w:jc w:val="center"/>
      </w:pPr>
      <w:r>
        <w:t>A Dissertation submitted in partial fulfilment of the requirements of Birmingham City University for the degree of MSc Cyber Security</w:t>
      </w:r>
    </w:p>
    <w:p w14:paraId="7213E7D7" w14:textId="36A2024D" w:rsidR="00037C4B" w:rsidRDefault="00037C4B" w:rsidP="007A2196">
      <w:pPr>
        <w:jc w:val="center"/>
      </w:pPr>
      <w:r>
        <w:br/>
        <w:t>School of Computing, Engineering, and the Built Environment</w:t>
      </w:r>
    </w:p>
    <w:p w14:paraId="0D59A96A" w14:textId="780E27E0" w:rsidR="00037C4B" w:rsidRDefault="00037C4B" w:rsidP="007A2196">
      <w:pPr>
        <w:jc w:val="center"/>
      </w:pPr>
    </w:p>
    <w:p w14:paraId="31A6C085" w14:textId="3C0DD9A6" w:rsidR="00037C4B" w:rsidRDefault="00037C4B" w:rsidP="007A2196">
      <w:pPr>
        <w:jc w:val="center"/>
      </w:pPr>
      <w:r>
        <w:t>Supervised by Shahid Shabbir</w:t>
      </w:r>
    </w:p>
    <w:p w14:paraId="4A5EE0C1" w14:textId="77777777" w:rsidR="000E2AB9" w:rsidRDefault="000E2AB9" w:rsidP="007A2196">
      <w:pPr>
        <w:jc w:val="center"/>
      </w:pPr>
    </w:p>
    <w:p w14:paraId="3A29ADF4" w14:textId="2B2915D2" w:rsidR="001F6304" w:rsidRDefault="000E2AB9" w:rsidP="007A2196">
      <w:pPr>
        <w:jc w:val="center"/>
      </w:pPr>
      <w:r>
        <w:t>Last Updated:</w:t>
      </w:r>
      <w:r w:rsidR="00C655AA">
        <w:t xml:space="preserve"> </w:t>
      </w:r>
      <w:fldSimple w:instr=" SAVEDATE  \* MERGEFORMAT ">
        <w:r w:rsidR="003E2647">
          <w:rPr>
            <w:noProof/>
          </w:rPr>
          <w:t>11/08/2025 22:34:00</w:t>
        </w:r>
      </w:fldSimple>
    </w:p>
    <w:p w14:paraId="4AB39D9D" w14:textId="67B27D47" w:rsidR="0045131E" w:rsidRDefault="0045131E" w:rsidP="0045131E">
      <w:pPr>
        <w:pStyle w:val="Heading1"/>
        <w:tabs>
          <w:tab w:val="left" w:pos="7080"/>
        </w:tabs>
      </w:pPr>
      <w:bookmarkStart w:id="0" w:name="_Toc204510565"/>
      <w:r>
        <w:tab/>
      </w:r>
    </w:p>
    <w:p w14:paraId="0A33D8BC" w14:textId="60EBA206" w:rsidR="00A10C92" w:rsidRDefault="00A10C92" w:rsidP="0045131E">
      <w:pPr>
        <w:pStyle w:val="Heading1"/>
        <w:tabs>
          <w:tab w:val="left" w:pos="7080"/>
        </w:tabs>
      </w:pPr>
      <w:r w:rsidRPr="0045131E">
        <w:br w:type="page"/>
      </w:r>
      <w:r w:rsidR="0045131E">
        <w:lastRenderedPageBreak/>
        <w:tab/>
      </w:r>
    </w:p>
    <w:p w14:paraId="7056FFCF" w14:textId="5648121A" w:rsidR="00C54C3F" w:rsidRPr="00C54C3F" w:rsidRDefault="00C54C3F" w:rsidP="00C54C3F">
      <w:pPr>
        <w:pStyle w:val="Heading1"/>
      </w:pPr>
      <w:bookmarkStart w:id="1" w:name="_Toc205844081"/>
      <w:bookmarkEnd w:id="0"/>
      <w:r w:rsidRPr="00C54C3F">
        <w:t>1.  Acknowledgements</w:t>
      </w:r>
      <w:bookmarkEnd w:id="1"/>
    </w:p>
    <w:p w14:paraId="72762B2F" w14:textId="123402AA" w:rsidR="00534C49" w:rsidRPr="00534C49" w:rsidRDefault="00534C49" w:rsidP="00534C49">
      <w:pPr>
        <w:rPr>
          <w:lang w:eastAsia="en-US"/>
        </w:rPr>
      </w:pPr>
      <w:r w:rsidRPr="00534C49">
        <w:rPr>
          <w:highlight w:val="green"/>
          <w:lang w:eastAsia="en-US"/>
        </w:rPr>
        <w:t>COMPLETE UPON CONCLUSION OF ALL OTHER SEGMENTS</w:t>
      </w:r>
    </w:p>
    <w:p w14:paraId="7FE90EF8" w14:textId="77777777" w:rsidR="001F6304" w:rsidRDefault="001F6304">
      <w:pPr>
        <w:rPr>
          <w:rFonts w:asciiTheme="majorHAnsi" w:eastAsiaTheme="majorEastAsia" w:hAnsiTheme="majorHAnsi" w:cstheme="majorBidi"/>
          <w:color w:val="000000" w:themeColor="text1"/>
          <w:kern w:val="2"/>
          <w:sz w:val="40"/>
          <w:szCs w:val="40"/>
          <w:lang w:eastAsia="en-US"/>
          <w14:ligatures w14:val="standardContextual"/>
        </w:rPr>
      </w:pPr>
      <w:r>
        <w:br w:type="page"/>
      </w:r>
    </w:p>
    <w:p w14:paraId="6C9BBD6A" w14:textId="6185CD26" w:rsidR="009C1150" w:rsidRDefault="00375F53" w:rsidP="001F6304">
      <w:pPr>
        <w:pStyle w:val="Heading1"/>
      </w:pPr>
      <w:bookmarkStart w:id="2" w:name="_Toc205844082"/>
      <w:r>
        <w:lastRenderedPageBreak/>
        <w:t xml:space="preserve">2. </w:t>
      </w:r>
      <w:r w:rsidR="00302DB3">
        <w:t xml:space="preserve"> </w:t>
      </w:r>
      <w:r>
        <w:t>Abstract</w:t>
      </w:r>
      <w:bookmarkEnd w:id="2"/>
      <w:r>
        <w:t xml:space="preserve"> </w:t>
      </w:r>
    </w:p>
    <w:p w14:paraId="659CDBD7" w14:textId="2D7A67DE" w:rsidR="009C1150" w:rsidRDefault="001D31B9">
      <w:pPr>
        <w:rPr>
          <w:rFonts w:asciiTheme="majorHAnsi" w:eastAsiaTheme="majorEastAsia" w:hAnsiTheme="majorHAnsi" w:cstheme="majorBidi"/>
          <w:color w:val="000000" w:themeColor="text1"/>
          <w:kern w:val="2"/>
          <w:sz w:val="40"/>
          <w:szCs w:val="40"/>
          <w:lang w:eastAsia="en-US"/>
          <w14:ligatures w14:val="standardContextual"/>
        </w:rPr>
      </w:pPr>
      <w:r w:rsidRPr="001D31B9">
        <w:rPr>
          <w:highlight w:val="green"/>
        </w:rPr>
        <w:t>COMPLETE UPON CONCLUSION OF ALL OTHER SECTIONS</w:t>
      </w:r>
      <w:r w:rsidR="009C1150">
        <w:br w:type="page"/>
      </w:r>
    </w:p>
    <w:sdt>
      <w:sdtPr>
        <w:rPr>
          <w:rFonts w:ascii="Arial" w:eastAsia="Times New Roman" w:hAnsi="Arial" w:cs="Times New Roman"/>
          <w:b w:val="0"/>
          <w:bCs w:val="0"/>
          <w:color w:val="auto"/>
          <w:sz w:val="22"/>
          <w:szCs w:val="24"/>
          <w:lang w:val="en-GB" w:eastAsia="en-GB"/>
        </w:rPr>
        <w:id w:val="-1850098578"/>
        <w:docPartObj>
          <w:docPartGallery w:val="Table of Contents"/>
          <w:docPartUnique/>
        </w:docPartObj>
      </w:sdtPr>
      <w:sdtEndPr>
        <w:rPr>
          <w:noProof/>
        </w:rPr>
      </w:sdtEndPr>
      <w:sdtContent>
        <w:p w14:paraId="17FE8887" w14:textId="53218AF6" w:rsidR="0050365C" w:rsidRPr="0050365C" w:rsidRDefault="0050365C">
          <w:pPr>
            <w:pStyle w:val="TOCHeading"/>
            <w:rPr>
              <w:b w:val="0"/>
              <w:bCs w:val="0"/>
              <w:color w:val="auto"/>
              <w:sz w:val="40"/>
              <w:szCs w:val="40"/>
            </w:rPr>
          </w:pPr>
          <w:r w:rsidRPr="0050365C">
            <w:rPr>
              <w:b w:val="0"/>
              <w:bCs w:val="0"/>
              <w:color w:val="auto"/>
              <w:sz w:val="40"/>
              <w:szCs w:val="40"/>
            </w:rPr>
            <w:t>Table of Contents</w:t>
          </w:r>
        </w:p>
        <w:p w14:paraId="02E41EEA" w14:textId="1F1BA580" w:rsidR="00CE1359" w:rsidRDefault="0050365C">
          <w:pPr>
            <w:pStyle w:val="TOC1"/>
            <w:tabs>
              <w:tab w:val="right" w:leader="dot" w:pos="9016"/>
            </w:tabs>
            <w:rPr>
              <w:rFonts w:eastAsiaTheme="minorEastAsia" w:cstheme="minorBidi"/>
              <w:b w:val="0"/>
              <w:bCs w:val="0"/>
              <w:caps w:val="0"/>
              <w:noProof/>
              <w:kern w:val="2"/>
              <w:sz w:val="24"/>
              <w:szCs w:val="24"/>
              <w:lang w:val="en-US"/>
              <w14:ligatures w14:val="standardContextual"/>
            </w:rPr>
          </w:pPr>
          <w:r>
            <w:rPr>
              <w:b w:val="0"/>
              <w:bCs w:val="0"/>
            </w:rPr>
            <w:fldChar w:fldCharType="begin"/>
          </w:r>
          <w:r>
            <w:instrText xml:space="preserve"> TOC \o "1-3" \h \z \u </w:instrText>
          </w:r>
          <w:r>
            <w:rPr>
              <w:b w:val="0"/>
              <w:bCs w:val="0"/>
            </w:rPr>
            <w:fldChar w:fldCharType="separate"/>
          </w:r>
          <w:hyperlink w:anchor="_Toc205844081" w:history="1">
            <w:r w:rsidR="00CE1359" w:rsidRPr="00D617FF">
              <w:rPr>
                <w:rStyle w:val="Hyperlink"/>
                <w:noProof/>
              </w:rPr>
              <w:t>1.  Acknowledgements</w:t>
            </w:r>
            <w:r w:rsidR="00CE1359">
              <w:rPr>
                <w:noProof/>
                <w:webHidden/>
              </w:rPr>
              <w:tab/>
            </w:r>
            <w:r w:rsidR="00CE1359">
              <w:rPr>
                <w:noProof/>
                <w:webHidden/>
              </w:rPr>
              <w:fldChar w:fldCharType="begin"/>
            </w:r>
            <w:r w:rsidR="00CE1359">
              <w:rPr>
                <w:noProof/>
                <w:webHidden/>
              </w:rPr>
              <w:instrText xml:space="preserve"> PAGEREF _Toc205844081 \h </w:instrText>
            </w:r>
            <w:r w:rsidR="00CE1359">
              <w:rPr>
                <w:noProof/>
                <w:webHidden/>
              </w:rPr>
            </w:r>
            <w:r w:rsidR="00CE1359">
              <w:rPr>
                <w:noProof/>
                <w:webHidden/>
              </w:rPr>
              <w:fldChar w:fldCharType="separate"/>
            </w:r>
            <w:r w:rsidR="00CE1359">
              <w:rPr>
                <w:noProof/>
                <w:webHidden/>
              </w:rPr>
              <w:t>2</w:t>
            </w:r>
            <w:r w:rsidR="00CE1359">
              <w:rPr>
                <w:noProof/>
                <w:webHidden/>
              </w:rPr>
              <w:fldChar w:fldCharType="end"/>
            </w:r>
          </w:hyperlink>
        </w:p>
        <w:p w14:paraId="04829B0D" w14:textId="21A9C4E0"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082" w:history="1">
            <w:r w:rsidRPr="00D617FF">
              <w:rPr>
                <w:rStyle w:val="Hyperlink"/>
                <w:noProof/>
              </w:rPr>
              <w:t>2.  Abstract</w:t>
            </w:r>
            <w:r>
              <w:rPr>
                <w:noProof/>
                <w:webHidden/>
              </w:rPr>
              <w:tab/>
            </w:r>
            <w:r>
              <w:rPr>
                <w:noProof/>
                <w:webHidden/>
              </w:rPr>
              <w:fldChar w:fldCharType="begin"/>
            </w:r>
            <w:r>
              <w:rPr>
                <w:noProof/>
                <w:webHidden/>
              </w:rPr>
              <w:instrText xml:space="preserve"> PAGEREF _Toc205844082 \h </w:instrText>
            </w:r>
            <w:r>
              <w:rPr>
                <w:noProof/>
                <w:webHidden/>
              </w:rPr>
            </w:r>
            <w:r>
              <w:rPr>
                <w:noProof/>
                <w:webHidden/>
              </w:rPr>
              <w:fldChar w:fldCharType="separate"/>
            </w:r>
            <w:r>
              <w:rPr>
                <w:noProof/>
                <w:webHidden/>
              </w:rPr>
              <w:t>3</w:t>
            </w:r>
            <w:r>
              <w:rPr>
                <w:noProof/>
                <w:webHidden/>
              </w:rPr>
              <w:fldChar w:fldCharType="end"/>
            </w:r>
          </w:hyperlink>
        </w:p>
        <w:p w14:paraId="2183035D" w14:textId="5D93D802"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083" w:history="1">
            <w:r w:rsidRPr="00D617FF">
              <w:rPr>
                <w:rStyle w:val="Hyperlink"/>
                <w:noProof/>
              </w:rPr>
              <w:t>3 Table of Figures</w:t>
            </w:r>
            <w:r>
              <w:rPr>
                <w:noProof/>
                <w:webHidden/>
              </w:rPr>
              <w:tab/>
            </w:r>
            <w:r>
              <w:rPr>
                <w:noProof/>
                <w:webHidden/>
              </w:rPr>
              <w:fldChar w:fldCharType="begin"/>
            </w:r>
            <w:r>
              <w:rPr>
                <w:noProof/>
                <w:webHidden/>
              </w:rPr>
              <w:instrText xml:space="preserve"> PAGEREF _Toc205844083 \h </w:instrText>
            </w:r>
            <w:r>
              <w:rPr>
                <w:noProof/>
                <w:webHidden/>
              </w:rPr>
            </w:r>
            <w:r>
              <w:rPr>
                <w:noProof/>
                <w:webHidden/>
              </w:rPr>
              <w:fldChar w:fldCharType="separate"/>
            </w:r>
            <w:r>
              <w:rPr>
                <w:noProof/>
                <w:webHidden/>
              </w:rPr>
              <w:t>5</w:t>
            </w:r>
            <w:r>
              <w:rPr>
                <w:noProof/>
                <w:webHidden/>
              </w:rPr>
              <w:fldChar w:fldCharType="end"/>
            </w:r>
          </w:hyperlink>
        </w:p>
        <w:p w14:paraId="3A24D5C1" w14:textId="2DFC859A"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084" w:history="1">
            <w:r w:rsidRPr="00D617FF">
              <w:rPr>
                <w:rStyle w:val="Hyperlink"/>
                <w:noProof/>
              </w:rPr>
              <w:t>4 Introduction</w:t>
            </w:r>
            <w:r>
              <w:rPr>
                <w:noProof/>
                <w:webHidden/>
              </w:rPr>
              <w:tab/>
            </w:r>
            <w:r>
              <w:rPr>
                <w:noProof/>
                <w:webHidden/>
              </w:rPr>
              <w:fldChar w:fldCharType="begin"/>
            </w:r>
            <w:r>
              <w:rPr>
                <w:noProof/>
                <w:webHidden/>
              </w:rPr>
              <w:instrText xml:space="preserve"> PAGEREF _Toc205844084 \h </w:instrText>
            </w:r>
            <w:r>
              <w:rPr>
                <w:noProof/>
                <w:webHidden/>
              </w:rPr>
            </w:r>
            <w:r>
              <w:rPr>
                <w:noProof/>
                <w:webHidden/>
              </w:rPr>
              <w:fldChar w:fldCharType="separate"/>
            </w:r>
            <w:r>
              <w:rPr>
                <w:noProof/>
                <w:webHidden/>
              </w:rPr>
              <w:t>6</w:t>
            </w:r>
            <w:r>
              <w:rPr>
                <w:noProof/>
                <w:webHidden/>
              </w:rPr>
              <w:fldChar w:fldCharType="end"/>
            </w:r>
          </w:hyperlink>
        </w:p>
        <w:p w14:paraId="3229308B" w14:textId="0FD30298"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085" w:history="1">
            <w:r w:rsidRPr="00D617FF">
              <w:rPr>
                <w:rStyle w:val="Hyperlink"/>
                <w:noProof/>
              </w:rPr>
              <w:t>4.1 Problem Background</w:t>
            </w:r>
            <w:r>
              <w:rPr>
                <w:noProof/>
                <w:webHidden/>
              </w:rPr>
              <w:tab/>
            </w:r>
            <w:r>
              <w:rPr>
                <w:noProof/>
                <w:webHidden/>
              </w:rPr>
              <w:fldChar w:fldCharType="begin"/>
            </w:r>
            <w:r>
              <w:rPr>
                <w:noProof/>
                <w:webHidden/>
              </w:rPr>
              <w:instrText xml:space="preserve"> PAGEREF _Toc205844085 \h </w:instrText>
            </w:r>
            <w:r>
              <w:rPr>
                <w:noProof/>
                <w:webHidden/>
              </w:rPr>
            </w:r>
            <w:r>
              <w:rPr>
                <w:noProof/>
                <w:webHidden/>
              </w:rPr>
              <w:fldChar w:fldCharType="separate"/>
            </w:r>
            <w:r>
              <w:rPr>
                <w:noProof/>
                <w:webHidden/>
              </w:rPr>
              <w:t>6</w:t>
            </w:r>
            <w:r>
              <w:rPr>
                <w:noProof/>
                <w:webHidden/>
              </w:rPr>
              <w:fldChar w:fldCharType="end"/>
            </w:r>
          </w:hyperlink>
        </w:p>
        <w:p w14:paraId="71381FC2" w14:textId="6D8FAADE"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086" w:history="1">
            <w:r w:rsidRPr="00D617FF">
              <w:rPr>
                <w:rStyle w:val="Hyperlink"/>
                <w:noProof/>
              </w:rPr>
              <w:t>4.2 Aims and Objectives</w:t>
            </w:r>
            <w:r>
              <w:rPr>
                <w:noProof/>
                <w:webHidden/>
              </w:rPr>
              <w:tab/>
            </w:r>
            <w:r>
              <w:rPr>
                <w:noProof/>
                <w:webHidden/>
              </w:rPr>
              <w:fldChar w:fldCharType="begin"/>
            </w:r>
            <w:r>
              <w:rPr>
                <w:noProof/>
                <w:webHidden/>
              </w:rPr>
              <w:instrText xml:space="preserve"> PAGEREF _Toc205844086 \h </w:instrText>
            </w:r>
            <w:r>
              <w:rPr>
                <w:noProof/>
                <w:webHidden/>
              </w:rPr>
            </w:r>
            <w:r>
              <w:rPr>
                <w:noProof/>
                <w:webHidden/>
              </w:rPr>
              <w:fldChar w:fldCharType="separate"/>
            </w:r>
            <w:r>
              <w:rPr>
                <w:noProof/>
                <w:webHidden/>
              </w:rPr>
              <w:t>9</w:t>
            </w:r>
            <w:r>
              <w:rPr>
                <w:noProof/>
                <w:webHidden/>
              </w:rPr>
              <w:fldChar w:fldCharType="end"/>
            </w:r>
          </w:hyperlink>
        </w:p>
        <w:p w14:paraId="11273876" w14:textId="45D5A5C5"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087" w:history="1">
            <w:r w:rsidRPr="00D617FF">
              <w:rPr>
                <w:rStyle w:val="Hyperlink"/>
                <w:noProof/>
              </w:rPr>
              <w:t>4.2.1 Aim</w:t>
            </w:r>
            <w:r>
              <w:rPr>
                <w:noProof/>
                <w:webHidden/>
              </w:rPr>
              <w:tab/>
            </w:r>
            <w:r>
              <w:rPr>
                <w:noProof/>
                <w:webHidden/>
              </w:rPr>
              <w:fldChar w:fldCharType="begin"/>
            </w:r>
            <w:r>
              <w:rPr>
                <w:noProof/>
                <w:webHidden/>
              </w:rPr>
              <w:instrText xml:space="preserve"> PAGEREF _Toc205844087 \h </w:instrText>
            </w:r>
            <w:r>
              <w:rPr>
                <w:noProof/>
                <w:webHidden/>
              </w:rPr>
            </w:r>
            <w:r>
              <w:rPr>
                <w:noProof/>
                <w:webHidden/>
              </w:rPr>
              <w:fldChar w:fldCharType="separate"/>
            </w:r>
            <w:r>
              <w:rPr>
                <w:noProof/>
                <w:webHidden/>
              </w:rPr>
              <w:t>9</w:t>
            </w:r>
            <w:r>
              <w:rPr>
                <w:noProof/>
                <w:webHidden/>
              </w:rPr>
              <w:fldChar w:fldCharType="end"/>
            </w:r>
          </w:hyperlink>
        </w:p>
        <w:p w14:paraId="28ADB866" w14:textId="6D6F9FDB"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088" w:history="1">
            <w:r w:rsidRPr="00D617FF">
              <w:rPr>
                <w:rStyle w:val="Hyperlink"/>
                <w:noProof/>
              </w:rPr>
              <w:t>4.2.2 Objectives</w:t>
            </w:r>
            <w:r>
              <w:rPr>
                <w:noProof/>
                <w:webHidden/>
              </w:rPr>
              <w:tab/>
            </w:r>
            <w:r>
              <w:rPr>
                <w:noProof/>
                <w:webHidden/>
              </w:rPr>
              <w:fldChar w:fldCharType="begin"/>
            </w:r>
            <w:r>
              <w:rPr>
                <w:noProof/>
                <w:webHidden/>
              </w:rPr>
              <w:instrText xml:space="preserve"> PAGEREF _Toc205844088 \h </w:instrText>
            </w:r>
            <w:r>
              <w:rPr>
                <w:noProof/>
                <w:webHidden/>
              </w:rPr>
            </w:r>
            <w:r>
              <w:rPr>
                <w:noProof/>
                <w:webHidden/>
              </w:rPr>
              <w:fldChar w:fldCharType="separate"/>
            </w:r>
            <w:r>
              <w:rPr>
                <w:noProof/>
                <w:webHidden/>
              </w:rPr>
              <w:t>9</w:t>
            </w:r>
            <w:r>
              <w:rPr>
                <w:noProof/>
                <w:webHidden/>
              </w:rPr>
              <w:fldChar w:fldCharType="end"/>
            </w:r>
          </w:hyperlink>
        </w:p>
        <w:p w14:paraId="2B87D701" w14:textId="3DB0B074"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089" w:history="1">
            <w:r w:rsidRPr="00D617FF">
              <w:rPr>
                <w:rStyle w:val="Hyperlink"/>
                <w:noProof/>
              </w:rPr>
              <w:t>4.3 Research Questions</w:t>
            </w:r>
            <w:r>
              <w:rPr>
                <w:noProof/>
                <w:webHidden/>
              </w:rPr>
              <w:tab/>
            </w:r>
            <w:r>
              <w:rPr>
                <w:noProof/>
                <w:webHidden/>
              </w:rPr>
              <w:fldChar w:fldCharType="begin"/>
            </w:r>
            <w:r>
              <w:rPr>
                <w:noProof/>
                <w:webHidden/>
              </w:rPr>
              <w:instrText xml:space="preserve"> PAGEREF _Toc205844089 \h </w:instrText>
            </w:r>
            <w:r>
              <w:rPr>
                <w:noProof/>
                <w:webHidden/>
              </w:rPr>
            </w:r>
            <w:r>
              <w:rPr>
                <w:noProof/>
                <w:webHidden/>
              </w:rPr>
              <w:fldChar w:fldCharType="separate"/>
            </w:r>
            <w:r>
              <w:rPr>
                <w:noProof/>
                <w:webHidden/>
              </w:rPr>
              <w:t>12</w:t>
            </w:r>
            <w:r>
              <w:rPr>
                <w:noProof/>
                <w:webHidden/>
              </w:rPr>
              <w:fldChar w:fldCharType="end"/>
            </w:r>
          </w:hyperlink>
        </w:p>
        <w:p w14:paraId="155012D0" w14:textId="214FA83D"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090" w:history="1">
            <w:r w:rsidRPr="00D617FF">
              <w:rPr>
                <w:rStyle w:val="Hyperlink"/>
                <w:noProof/>
              </w:rPr>
              <w:t>4.4 Ethical &amp; Practical Considerations</w:t>
            </w:r>
            <w:r>
              <w:rPr>
                <w:noProof/>
                <w:webHidden/>
              </w:rPr>
              <w:tab/>
            </w:r>
            <w:r>
              <w:rPr>
                <w:noProof/>
                <w:webHidden/>
              </w:rPr>
              <w:fldChar w:fldCharType="begin"/>
            </w:r>
            <w:r>
              <w:rPr>
                <w:noProof/>
                <w:webHidden/>
              </w:rPr>
              <w:instrText xml:space="preserve"> PAGEREF _Toc205844090 \h </w:instrText>
            </w:r>
            <w:r>
              <w:rPr>
                <w:noProof/>
                <w:webHidden/>
              </w:rPr>
            </w:r>
            <w:r>
              <w:rPr>
                <w:noProof/>
                <w:webHidden/>
              </w:rPr>
              <w:fldChar w:fldCharType="separate"/>
            </w:r>
            <w:r>
              <w:rPr>
                <w:noProof/>
                <w:webHidden/>
              </w:rPr>
              <w:t>13</w:t>
            </w:r>
            <w:r>
              <w:rPr>
                <w:noProof/>
                <w:webHidden/>
              </w:rPr>
              <w:fldChar w:fldCharType="end"/>
            </w:r>
          </w:hyperlink>
        </w:p>
        <w:p w14:paraId="3BEE7A0C" w14:textId="03C14624"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091" w:history="1">
            <w:r w:rsidRPr="00D617FF">
              <w:rPr>
                <w:rStyle w:val="Hyperlink"/>
                <w:noProof/>
              </w:rPr>
              <w:t>4.4.1 Ethical &amp; Practical Consideration Introduction</w:t>
            </w:r>
            <w:r>
              <w:rPr>
                <w:noProof/>
                <w:webHidden/>
              </w:rPr>
              <w:tab/>
            </w:r>
            <w:r>
              <w:rPr>
                <w:noProof/>
                <w:webHidden/>
              </w:rPr>
              <w:fldChar w:fldCharType="begin"/>
            </w:r>
            <w:r>
              <w:rPr>
                <w:noProof/>
                <w:webHidden/>
              </w:rPr>
              <w:instrText xml:space="preserve"> PAGEREF _Toc205844091 \h </w:instrText>
            </w:r>
            <w:r>
              <w:rPr>
                <w:noProof/>
                <w:webHidden/>
              </w:rPr>
            </w:r>
            <w:r>
              <w:rPr>
                <w:noProof/>
                <w:webHidden/>
              </w:rPr>
              <w:fldChar w:fldCharType="separate"/>
            </w:r>
            <w:r>
              <w:rPr>
                <w:noProof/>
                <w:webHidden/>
              </w:rPr>
              <w:t>13</w:t>
            </w:r>
            <w:r>
              <w:rPr>
                <w:noProof/>
                <w:webHidden/>
              </w:rPr>
              <w:fldChar w:fldCharType="end"/>
            </w:r>
          </w:hyperlink>
        </w:p>
        <w:p w14:paraId="46CCF8F3" w14:textId="7FC3AF75"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092" w:history="1">
            <w:r w:rsidRPr="00D617FF">
              <w:rPr>
                <w:rStyle w:val="Hyperlink"/>
                <w:noProof/>
              </w:rPr>
              <w:t>4.4.2 Ethical Considerations</w:t>
            </w:r>
            <w:r>
              <w:rPr>
                <w:noProof/>
                <w:webHidden/>
              </w:rPr>
              <w:tab/>
            </w:r>
            <w:r>
              <w:rPr>
                <w:noProof/>
                <w:webHidden/>
              </w:rPr>
              <w:fldChar w:fldCharType="begin"/>
            </w:r>
            <w:r>
              <w:rPr>
                <w:noProof/>
                <w:webHidden/>
              </w:rPr>
              <w:instrText xml:space="preserve"> PAGEREF _Toc205844092 \h </w:instrText>
            </w:r>
            <w:r>
              <w:rPr>
                <w:noProof/>
                <w:webHidden/>
              </w:rPr>
            </w:r>
            <w:r>
              <w:rPr>
                <w:noProof/>
                <w:webHidden/>
              </w:rPr>
              <w:fldChar w:fldCharType="separate"/>
            </w:r>
            <w:r>
              <w:rPr>
                <w:noProof/>
                <w:webHidden/>
              </w:rPr>
              <w:t>13</w:t>
            </w:r>
            <w:r>
              <w:rPr>
                <w:noProof/>
                <w:webHidden/>
              </w:rPr>
              <w:fldChar w:fldCharType="end"/>
            </w:r>
          </w:hyperlink>
        </w:p>
        <w:p w14:paraId="40774CE8" w14:textId="588E71C2"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093" w:history="1">
            <w:r w:rsidRPr="00D617FF">
              <w:rPr>
                <w:rStyle w:val="Hyperlink"/>
                <w:noProof/>
              </w:rPr>
              <w:t>4.4.3 Practical Considerations</w:t>
            </w:r>
            <w:r>
              <w:rPr>
                <w:noProof/>
                <w:webHidden/>
              </w:rPr>
              <w:tab/>
            </w:r>
            <w:r>
              <w:rPr>
                <w:noProof/>
                <w:webHidden/>
              </w:rPr>
              <w:fldChar w:fldCharType="begin"/>
            </w:r>
            <w:r>
              <w:rPr>
                <w:noProof/>
                <w:webHidden/>
              </w:rPr>
              <w:instrText xml:space="preserve"> PAGEREF _Toc205844093 \h </w:instrText>
            </w:r>
            <w:r>
              <w:rPr>
                <w:noProof/>
                <w:webHidden/>
              </w:rPr>
            </w:r>
            <w:r>
              <w:rPr>
                <w:noProof/>
                <w:webHidden/>
              </w:rPr>
              <w:fldChar w:fldCharType="separate"/>
            </w:r>
            <w:r>
              <w:rPr>
                <w:noProof/>
                <w:webHidden/>
              </w:rPr>
              <w:t>15</w:t>
            </w:r>
            <w:r>
              <w:rPr>
                <w:noProof/>
                <w:webHidden/>
              </w:rPr>
              <w:fldChar w:fldCharType="end"/>
            </w:r>
          </w:hyperlink>
        </w:p>
        <w:p w14:paraId="3BCE36D3" w14:textId="322F4F24"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094" w:history="1">
            <w:r w:rsidRPr="00D617FF">
              <w:rPr>
                <w:rStyle w:val="Hyperlink"/>
                <w:noProof/>
              </w:rPr>
              <w:t>4.4.4 Ethical &amp; Practical Consideration Conclusion</w:t>
            </w:r>
            <w:r>
              <w:rPr>
                <w:noProof/>
                <w:webHidden/>
              </w:rPr>
              <w:tab/>
            </w:r>
            <w:r>
              <w:rPr>
                <w:noProof/>
                <w:webHidden/>
              </w:rPr>
              <w:fldChar w:fldCharType="begin"/>
            </w:r>
            <w:r>
              <w:rPr>
                <w:noProof/>
                <w:webHidden/>
              </w:rPr>
              <w:instrText xml:space="preserve"> PAGEREF _Toc205844094 \h </w:instrText>
            </w:r>
            <w:r>
              <w:rPr>
                <w:noProof/>
                <w:webHidden/>
              </w:rPr>
            </w:r>
            <w:r>
              <w:rPr>
                <w:noProof/>
                <w:webHidden/>
              </w:rPr>
              <w:fldChar w:fldCharType="separate"/>
            </w:r>
            <w:r>
              <w:rPr>
                <w:noProof/>
                <w:webHidden/>
              </w:rPr>
              <w:t>16</w:t>
            </w:r>
            <w:r>
              <w:rPr>
                <w:noProof/>
                <w:webHidden/>
              </w:rPr>
              <w:fldChar w:fldCharType="end"/>
            </w:r>
          </w:hyperlink>
        </w:p>
        <w:p w14:paraId="711A0E9F" w14:textId="6C850A24"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095" w:history="1">
            <w:r w:rsidRPr="00D617FF">
              <w:rPr>
                <w:rStyle w:val="Hyperlink"/>
                <w:noProof/>
              </w:rPr>
              <w:t>5 Literature Review</w:t>
            </w:r>
            <w:r>
              <w:rPr>
                <w:noProof/>
                <w:webHidden/>
              </w:rPr>
              <w:tab/>
            </w:r>
            <w:r>
              <w:rPr>
                <w:noProof/>
                <w:webHidden/>
              </w:rPr>
              <w:fldChar w:fldCharType="begin"/>
            </w:r>
            <w:r>
              <w:rPr>
                <w:noProof/>
                <w:webHidden/>
              </w:rPr>
              <w:instrText xml:space="preserve"> PAGEREF _Toc205844095 \h </w:instrText>
            </w:r>
            <w:r>
              <w:rPr>
                <w:noProof/>
                <w:webHidden/>
              </w:rPr>
            </w:r>
            <w:r>
              <w:rPr>
                <w:noProof/>
                <w:webHidden/>
              </w:rPr>
              <w:fldChar w:fldCharType="separate"/>
            </w:r>
            <w:r>
              <w:rPr>
                <w:noProof/>
                <w:webHidden/>
              </w:rPr>
              <w:t>16</w:t>
            </w:r>
            <w:r>
              <w:rPr>
                <w:noProof/>
                <w:webHidden/>
              </w:rPr>
              <w:fldChar w:fldCharType="end"/>
            </w:r>
          </w:hyperlink>
        </w:p>
        <w:p w14:paraId="0FAFDF07" w14:textId="0F365FEC"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096" w:history="1">
            <w:r w:rsidRPr="00D617FF">
              <w:rPr>
                <w:rStyle w:val="Hyperlink"/>
                <w:noProof/>
              </w:rPr>
              <w:t>5.1 Introduction</w:t>
            </w:r>
            <w:r>
              <w:rPr>
                <w:noProof/>
                <w:webHidden/>
              </w:rPr>
              <w:tab/>
            </w:r>
            <w:r>
              <w:rPr>
                <w:noProof/>
                <w:webHidden/>
              </w:rPr>
              <w:fldChar w:fldCharType="begin"/>
            </w:r>
            <w:r>
              <w:rPr>
                <w:noProof/>
                <w:webHidden/>
              </w:rPr>
              <w:instrText xml:space="preserve"> PAGEREF _Toc205844096 \h </w:instrText>
            </w:r>
            <w:r>
              <w:rPr>
                <w:noProof/>
                <w:webHidden/>
              </w:rPr>
            </w:r>
            <w:r>
              <w:rPr>
                <w:noProof/>
                <w:webHidden/>
              </w:rPr>
              <w:fldChar w:fldCharType="separate"/>
            </w:r>
            <w:r>
              <w:rPr>
                <w:noProof/>
                <w:webHidden/>
              </w:rPr>
              <w:t>16</w:t>
            </w:r>
            <w:r>
              <w:rPr>
                <w:noProof/>
                <w:webHidden/>
              </w:rPr>
              <w:fldChar w:fldCharType="end"/>
            </w:r>
          </w:hyperlink>
        </w:p>
        <w:p w14:paraId="690BCD5B" w14:textId="1703F4D9"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097" w:history="1">
            <w:r w:rsidRPr="00D617FF">
              <w:rPr>
                <w:rStyle w:val="Hyperlink"/>
                <w:noProof/>
              </w:rPr>
              <w:t>5.2 Literature Review Methodology</w:t>
            </w:r>
            <w:r>
              <w:rPr>
                <w:noProof/>
                <w:webHidden/>
              </w:rPr>
              <w:tab/>
            </w:r>
            <w:r>
              <w:rPr>
                <w:noProof/>
                <w:webHidden/>
              </w:rPr>
              <w:fldChar w:fldCharType="begin"/>
            </w:r>
            <w:r>
              <w:rPr>
                <w:noProof/>
                <w:webHidden/>
              </w:rPr>
              <w:instrText xml:space="preserve"> PAGEREF _Toc205844097 \h </w:instrText>
            </w:r>
            <w:r>
              <w:rPr>
                <w:noProof/>
                <w:webHidden/>
              </w:rPr>
            </w:r>
            <w:r>
              <w:rPr>
                <w:noProof/>
                <w:webHidden/>
              </w:rPr>
              <w:fldChar w:fldCharType="separate"/>
            </w:r>
            <w:r>
              <w:rPr>
                <w:noProof/>
                <w:webHidden/>
              </w:rPr>
              <w:t>16</w:t>
            </w:r>
            <w:r>
              <w:rPr>
                <w:noProof/>
                <w:webHidden/>
              </w:rPr>
              <w:fldChar w:fldCharType="end"/>
            </w:r>
          </w:hyperlink>
        </w:p>
        <w:p w14:paraId="04D216A5" w14:textId="3E0586FA"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098" w:history="1">
            <w:r w:rsidRPr="00D617FF">
              <w:rPr>
                <w:rStyle w:val="Hyperlink"/>
                <w:noProof/>
              </w:rPr>
              <w:t>5.2.1 Justification &amp; Rationale</w:t>
            </w:r>
            <w:r>
              <w:rPr>
                <w:noProof/>
                <w:webHidden/>
              </w:rPr>
              <w:tab/>
            </w:r>
            <w:r>
              <w:rPr>
                <w:noProof/>
                <w:webHidden/>
              </w:rPr>
              <w:fldChar w:fldCharType="begin"/>
            </w:r>
            <w:r>
              <w:rPr>
                <w:noProof/>
                <w:webHidden/>
              </w:rPr>
              <w:instrText xml:space="preserve"> PAGEREF _Toc205844098 \h </w:instrText>
            </w:r>
            <w:r>
              <w:rPr>
                <w:noProof/>
                <w:webHidden/>
              </w:rPr>
            </w:r>
            <w:r>
              <w:rPr>
                <w:noProof/>
                <w:webHidden/>
              </w:rPr>
              <w:fldChar w:fldCharType="separate"/>
            </w:r>
            <w:r>
              <w:rPr>
                <w:noProof/>
                <w:webHidden/>
              </w:rPr>
              <w:t>16</w:t>
            </w:r>
            <w:r>
              <w:rPr>
                <w:noProof/>
                <w:webHidden/>
              </w:rPr>
              <w:fldChar w:fldCharType="end"/>
            </w:r>
          </w:hyperlink>
        </w:p>
        <w:p w14:paraId="0ABB71B7" w14:textId="36323851"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099" w:history="1">
            <w:r w:rsidRPr="00D617FF">
              <w:rPr>
                <w:rStyle w:val="Hyperlink"/>
                <w:noProof/>
              </w:rPr>
              <w:t>5.2.2 Inclusion Criteria</w:t>
            </w:r>
            <w:r>
              <w:rPr>
                <w:noProof/>
                <w:webHidden/>
              </w:rPr>
              <w:tab/>
            </w:r>
            <w:r>
              <w:rPr>
                <w:noProof/>
                <w:webHidden/>
              </w:rPr>
              <w:fldChar w:fldCharType="begin"/>
            </w:r>
            <w:r>
              <w:rPr>
                <w:noProof/>
                <w:webHidden/>
              </w:rPr>
              <w:instrText xml:space="preserve"> PAGEREF _Toc205844099 \h </w:instrText>
            </w:r>
            <w:r>
              <w:rPr>
                <w:noProof/>
                <w:webHidden/>
              </w:rPr>
            </w:r>
            <w:r>
              <w:rPr>
                <w:noProof/>
                <w:webHidden/>
              </w:rPr>
              <w:fldChar w:fldCharType="separate"/>
            </w:r>
            <w:r>
              <w:rPr>
                <w:noProof/>
                <w:webHidden/>
              </w:rPr>
              <w:t>17</w:t>
            </w:r>
            <w:r>
              <w:rPr>
                <w:noProof/>
                <w:webHidden/>
              </w:rPr>
              <w:fldChar w:fldCharType="end"/>
            </w:r>
          </w:hyperlink>
        </w:p>
        <w:p w14:paraId="54062EAE" w14:textId="0E208A2D"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100" w:history="1">
            <w:r w:rsidRPr="00D617FF">
              <w:rPr>
                <w:rStyle w:val="Hyperlink"/>
                <w:noProof/>
              </w:rPr>
              <w:t>5.2.3 Exclusion Criteria</w:t>
            </w:r>
            <w:r>
              <w:rPr>
                <w:noProof/>
                <w:webHidden/>
              </w:rPr>
              <w:tab/>
            </w:r>
            <w:r>
              <w:rPr>
                <w:noProof/>
                <w:webHidden/>
              </w:rPr>
              <w:fldChar w:fldCharType="begin"/>
            </w:r>
            <w:r>
              <w:rPr>
                <w:noProof/>
                <w:webHidden/>
              </w:rPr>
              <w:instrText xml:space="preserve"> PAGEREF _Toc205844100 \h </w:instrText>
            </w:r>
            <w:r>
              <w:rPr>
                <w:noProof/>
                <w:webHidden/>
              </w:rPr>
            </w:r>
            <w:r>
              <w:rPr>
                <w:noProof/>
                <w:webHidden/>
              </w:rPr>
              <w:fldChar w:fldCharType="separate"/>
            </w:r>
            <w:r>
              <w:rPr>
                <w:noProof/>
                <w:webHidden/>
              </w:rPr>
              <w:t>18</w:t>
            </w:r>
            <w:r>
              <w:rPr>
                <w:noProof/>
                <w:webHidden/>
              </w:rPr>
              <w:fldChar w:fldCharType="end"/>
            </w:r>
          </w:hyperlink>
        </w:p>
        <w:p w14:paraId="0C39A1B4" w14:textId="68AD0919"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101" w:history="1">
            <w:r w:rsidRPr="00D617FF">
              <w:rPr>
                <w:rStyle w:val="Hyperlink"/>
                <w:noProof/>
              </w:rPr>
              <w:t>5.2.4 Search Strategy</w:t>
            </w:r>
            <w:r>
              <w:rPr>
                <w:noProof/>
                <w:webHidden/>
              </w:rPr>
              <w:tab/>
            </w:r>
            <w:r>
              <w:rPr>
                <w:noProof/>
                <w:webHidden/>
              </w:rPr>
              <w:fldChar w:fldCharType="begin"/>
            </w:r>
            <w:r>
              <w:rPr>
                <w:noProof/>
                <w:webHidden/>
              </w:rPr>
              <w:instrText xml:space="preserve"> PAGEREF _Toc205844101 \h </w:instrText>
            </w:r>
            <w:r>
              <w:rPr>
                <w:noProof/>
                <w:webHidden/>
              </w:rPr>
            </w:r>
            <w:r>
              <w:rPr>
                <w:noProof/>
                <w:webHidden/>
              </w:rPr>
              <w:fldChar w:fldCharType="separate"/>
            </w:r>
            <w:r>
              <w:rPr>
                <w:noProof/>
                <w:webHidden/>
              </w:rPr>
              <w:t>19</w:t>
            </w:r>
            <w:r>
              <w:rPr>
                <w:noProof/>
                <w:webHidden/>
              </w:rPr>
              <w:fldChar w:fldCharType="end"/>
            </w:r>
          </w:hyperlink>
        </w:p>
        <w:p w14:paraId="19FD3DBA" w14:textId="0E456D07"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102" w:history="1">
            <w:r w:rsidRPr="00D617FF">
              <w:rPr>
                <w:rStyle w:val="Hyperlink"/>
                <w:noProof/>
              </w:rPr>
              <w:t>2.5 Benefits &amp; Limitations of the Methodology</w:t>
            </w:r>
            <w:r>
              <w:rPr>
                <w:noProof/>
                <w:webHidden/>
              </w:rPr>
              <w:tab/>
            </w:r>
            <w:r>
              <w:rPr>
                <w:noProof/>
                <w:webHidden/>
              </w:rPr>
              <w:fldChar w:fldCharType="begin"/>
            </w:r>
            <w:r>
              <w:rPr>
                <w:noProof/>
                <w:webHidden/>
              </w:rPr>
              <w:instrText xml:space="preserve"> PAGEREF _Toc205844102 \h </w:instrText>
            </w:r>
            <w:r>
              <w:rPr>
                <w:noProof/>
                <w:webHidden/>
              </w:rPr>
            </w:r>
            <w:r>
              <w:rPr>
                <w:noProof/>
                <w:webHidden/>
              </w:rPr>
              <w:fldChar w:fldCharType="separate"/>
            </w:r>
            <w:r>
              <w:rPr>
                <w:noProof/>
                <w:webHidden/>
              </w:rPr>
              <w:t>21</w:t>
            </w:r>
            <w:r>
              <w:rPr>
                <w:noProof/>
                <w:webHidden/>
              </w:rPr>
              <w:fldChar w:fldCharType="end"/>
            </w:r>
          </w:hyperlink>
        </w:p>
        <w:p w14:paraId="2335B90D" w14:textId="459B830E"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103" w:history="1">
            <w:r w:rsidRPr="00D617FF">
              <w:rPr>
                <w:rStyle w:val="Hyperlink"/>
                <w:noProof/>
              </w:rPr>
              <w:t>5.3 Literature Research</w:t>
            </w:r>
            <w:r>
              <w:rPr>
                <w:noProof/>
                <w:webHidden/>
              </w:rPr>
              <w:tab/>
            </w:r>
            <w:r>
              <w:rPr>
                <w:noProof/>
                <w:webHidden/>
              </w:rPr>
              <w:fldChar w:fldCharType="begin"/>
            </w:r>
            <w:r>
              <w:rPr>
                <w:noProof/>
                <w:webHidden/>
              </w:rPr>
              <w:instrText xml:space="preserve"> PAGEREF _Toc205844103 \h </w:instrText>
            </w:r>
            <w:r>
              <w:rPr>
                <w:noProof/>
                <w:webHidden/>
              </w:rPr>
            </w:r>
            <w:r>
              <w:rPr>
                <w:noProof/>
                <w:webHidden/>
              </w:rPr>
              <w:fldChar w:fldCharType="separate"/>
            </w:r>
            <w:r>
              <w:rPr>
                <w:noProof/>
                <w:webHidden/>
              </w:rPr>
              <w:t>21</w:t>
            </w:r>
            <w:r>
              <w:rPr>
                <w:noProof/>
                <w:webHidden/>
              </w:rPr>
              <w:fldChar w:fldCharType="end"/>
            </w:r>
          </w:hyperlink>
        </w:p>
        <w:p w14:paraId="5F08EF34" w14:textId="58CBB841" w:rsidR="00CE1359" w:rsidRDefault="00CE1359">
          <w:pPr>
            <w:pStyle w:val="TOC3"/>
            <w:tabs>
              <w:tab w:val="right" w:leader="dot" w:pos="9016"/>
            </w:tabs>
            <w:rPr>
              <w:rFonts w:eastAsiaTheme="minorEastAsia" w:cstheme="minorBidi"/>
              <w:i w:val="0"/>
              <w:iCs w:val="0"/>
              <w:noProof/>
              <w:kern w:val="2"/>
              <w:sz w:val="24"/>
              <w:szCs w:val="24"/>
              <w:lang w:val="en-US"/>
              <w14:ligatures w14:val="standardContextual"/>
            </w:rPr>
          </w:pPr>
          <w:hyperlink w:anchor="_Toc205844104" w:history="1">
            <w:r w:rsidRPr="00D617FF">
              <w:rPr>
                <w:rStyle w:val="Hyperlink"/>
                <w:noProof/>
              </w:rPr>
              <w:t>5.3.1 The Rise of AI-Synthetic Content, and the “Erosion of Trust”</w:t>
            </w:r>
            <w:r>
              <w:rPr>
                <w:noProof/>
                <w:webHidden/>
              </w:rPr>
              <w:tab/>
            </w:r>
            <w:r>
              <w:rPr>
                <w:noProof/>
                <w:webHidden/>
              </w:rPr>
              <w:fldChar w:fldCharType="begin"/>
            </w:r>
            <w:r>
              <w:rPr>
                <w:noProof/>
                <w:webHidden/>
              </w:rPr>
              <w:instrText xml:space="preserve"> PAGEREF _Toc205844104 \h </w:instrText>
            </w:r>
            <w:r>
              <w:rPr>
                <w:noProof/>
                <w:webHidden/>
              </w:rPr>
            </w:r>
            <w:r>
              <w:rPr>
                <w:noProof/>
                <w:webHidden/>
              </w:rPr>
              <w:fldChar w:fldCharType="separate"/>
            </w:r>
            <w:r>
              <w:rPr>
                <w:noProof/>
                <w:webHidden/>
              </w:rPr>
              <w:t>21</w:t>
            </w:r>
            <w:r>
              <w:rPr>
                <w:noProof/>
                <w:webHidden/>
              </w:rPr>
              <w:fldChar w:fldCharType="end"/>
            </w:r>
          </w:hyperlink>
        </w:p>
        <w:p w14:paraId="74CD82AB" w14:textId="364BA700"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105" w:history="1">
            <w:r w:rsidRPr="00D617FF">
              <w:rPr>
                <w:rStyle w:val="Hyperlink"/>
                <w:noProof/>
              </w:rPr>
              <w:t>6 Methodology</w:t>
            </w:r>
            <w:r>
              <w:rPr>
                <w:noProof/>
                <w:webHidden/>
              </w:rPr>
              <w:tab/>
            </w:r>
            <w:r>
              <w:rPr>
                <w:noProof/>
                <w:webHidden/>
              </w:rPr>
              <w:fldChar w:fldCharType="begin"/>
            </w:r>
            <w:r>
              <w:rPr>
                <w:noProof/>
                <w:webHidden/>
              </w:rPr>
              <w:instrText xml:space="preserve"> PAGEREF _Toc205844105 \h </w:instrText>
            </w:r>
            <w:r>
              <w:rPr>
                <w:noProof/>
                <w:webHidden/>
              </w:rPr>
            </w:r>
            <w:r>
              <w:rPr>
                <w:noProof/>
                <w:webHidden/>
              </w:rPr>
              <w:fldChar w:fldCharType="separate"/>
            </w:r>
            <w:r>
              <w:rPr>
                <w:noProof/>
                <w:webHidden/>
              </w:rPr>
              <w:t>21</w:t>
            </w:r>
            <w:r>
              <w:rPr>
                <w:noProof/>
                <w:webHidden/>
              </w:rPr>
              <w:fldChar w:fldCharType="end"/>
            </w:r>
          </w:hyperlink>
        </w:p>
        <w:p w14:paraId="0B1ABFBA" w14:textId="693B1ABE"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106" w:history="1">
            <w:r w:rsidRPr="00D617FF">
              <w:rPr>
                <w:rStyle w:val="Hyperlink"/>
                <w:noProof/>
              </w:rPr>
              <w:t>6.1 Introduction</w:t>
            </w:r>
            <w:r>
              <w:rPr>
                <w:noProof/>
                <w:webHidden/>
              </w:rPr>
              <w:tab/>
            </w:r>
            <w:r>
              <w:rPr>
                <w:noProof/>
                <w:webHidden/>
              </w:rPr>
              <w:fldChar w:fldCharType="begin"/>
            </w:r>
            <w:r>
              <w:rPr>
                <w:noProof/>
                <w:webHidden/>
              </w:rPr>
              <w:instrText xml:space="preserve"> PAGEREF _Toc205844106 \h </w:instrText>
            </w:r>
            <w:r>
              <w:rPr>
                <w:noProof/>
                <w:webHidden/>
              </w:rPr>
            </w:r>
            <w:r>
              <w:rPr>
                <w:noProof/>
                <w:webHidden/>
              </w:rPr>
              <w:fldChar w:fldCharType="separate"/>
            </w:r>
            <w:r>
              <w:rPr>
                <w:noProof/>
                <w:webHidden/>
              </w:rPr>
              <w:t>21</w:t>
            </w:r>
            <w:r>
              <w:rPr>
                <w:noProof/>
                <w:webHidden/>
              </w:rPr>
              <w:fldChar w:fldCharType="end"/>
            </w:r>
          </w:hyperlink>
        </w:p>
        <w:p w14:paraId="1C3A01BD" w14:textId="49009E61"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107" w:history="1">
            <w:r w:rsidRPr="00D617FF">
              <w:rPr>
                <w:rStyle w:val="Hyperlink"/>
                <w:noProof/>
              </w:rPr>
              <w:t>6.2 Design Methodology</w:t>
            </w:r>
            <w:r>
              <w:rPr>
                <w:noProof/>
                <w:webHidden/>
              </w:rPr>
              <w:tab/>
            </w:r>
            <w:r>
              <w:rPr>
                <w:noProof/>
                <w:webHidden/>
              </w:rPr>
              <w:fldChar w:fldCharType="begin"/>
            </w:r>
            <w:r>
              <w:rPr>
                <w:noProof/>
                <w:webHidden/>
              </w:rPr>
              <w:instrText xml:space="preserve"> PAGEREF _Toc205844107 \h </w:instrText>
            </w:r>
            <w:r>
              <w:rPr>
                <w:noProof/>
                <w:webHidden/>
              </w:rPr>
            </w:r>
            <w:r>
              <w:rPr>
                <w:noProof/>
                <w:webHidden/>
              </w:rPr>
              <w:fldChar w:fldCharType="separate"/>
            </w:r>
            <w:r>
              <w:rPr>
                <w:noProof/>
                <w:webHidden/>
              </w:rPr>
              <w:t>21</w:t>
            </w:r>
            <w:r>
              <w:rPr>
                <w:noProof/>
                <w:webHidden/>
              </w:rPr>
              <w:fldChar w:fldCharType="end"/>
            </w:r>
          </w:hyperlink>
        </w:p>
        <w:p w14:paraId="786167DA" w14:textId="2DF64902"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108" w:history="1">
            <w:r w:rsidRPr="00D617FF">
              <w:rPr>
                <w:rStyle w:val="Hyperlink"/>
                <w:noProof/>
              </w:rPr>
              <w:t>6.3 Practical Implementation Methodology</w:t>
            </w:r>
            <w:r>
              <w:rPr>
                <w:noProof/>
                <w:webHidden/>
              </w:rPr>
              <w:tab/>
            </w:r>
            <w:r>
              <w:rPr>
                <w:noProof/>
                <w:webHidden/>
              </w:rPr>
              <w:fldChar w:fldCharType="begin"/>
            </w:r>
            <w:r>
              <w:rPr>
                <w:noProof/>
                <w:webHidden/>
              </w:rPr>
              <w:instrText xml:space="preserve"> PAGEREF _Toc205844108 \h </w:instrText>
            </w:r>
            <w:r>
              <w:rPr>
                <w:noProof/>
                <w:webHidden/>
              </w:rPr>
            </w:r>
            <w:r>
              <w:rPr>
                <w:noProof/>
                <w:webHidden/>
              </w:rPr>
              <w:fldChar w:fldCharType="separate"/>
            </w:r>
            <w:r>
              <w:rPr>
                <w:noProof/>
                <w:webHidden/>
              </w:rPr>
              <w:t>22</w:t>
            </w:r>
            <w:r>
              <w:rPr>
                <w:noProof/>
                <w:webHidden/>
              </w:rPr>
              <w:fldChar w:fldCharType="end"/>
            </w:r>
          </w:hyperlink>
        </w:p>
        <w:p w14:paraId="4BDA1F3D" w14:textId="3F7C1D45"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109" w:history="1">
            <w:r w:rsidRPr="00D617FF">
              <w:rPr>
                <w:rStyle w:val="Hyperlink"/>
                <w:noProof/>
              </w:rPr>
              <w:t>6.4 Benefits and Limitations of Chosen Methodologies</w:t>
            </w:r>
            <w:r>
              <w:rPr>
                <w:noProof/>
                <w:webHidden/>
              </w:rPr>
              <w:tab/>
            </w:r>
            <w:r>
              <w:rPr>
                <w:noProof/>
                <w:webHidden/>
              </w:rPr>
              <w:fldChar w:fldCharType="begin"/>
            </w:r>
            <w:r>
              <w:rPr>
                <w:noProof/>
                <w:webHidden/>
              </w:rPr>
              <w:instrText xml:space="preserve"> PAGEREF _Toc205844109 \h </w:instrText>
            </w:r>
            <w:r>
              <w:rPr>
                <w:noProof/>
                <w:webHidden/>
              </w:rPr>
            </w:r>
            <w:r>
              <w:rPr>
                <w:noProof/>
                <w:webHidden/>
              </w:rPr>
              <w:fldChar w:fldCharType="separate"/>
            </w:r>
            <w:r>
              <w:rPr>
                <w:noProof/>
                <w:webHidden/>
              </w:rPr>
              <w:t>22</w:t>
            </w:r>
            <w:r>
              <w:rPr>
                <w:noProof/>
                <w:webHidden/>
              </w:rPr>
              <w:fldChar w:fldCharType="end"/>
            </w:r>
          </w:hyperlink>
        </w:p>
        <w:p w14:paraId="09ED498B" w14:textId="7D72EF29"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110" w:history="1">
            <w:r w:rsidRPr="00D617FF">
              <w:rPr>
                <w:rStyle w:val="Hyperlink"/>
                <w:noProof/>
              </w:rPr>
              <w:t>6.5 Methodology Evaluation</w:t>
            </w:r>
            <w:r>
              <w:rPr>
                <w:noProof/>
                <w:webHidden/>
              </w:rPr>
              <w:tab/>
            </w:r>
            <w:r>
              <w:rPr>
                <w:noProof/>
                <w:webHidden/>
              </w:rPr>
              <w:fldChar w:fldCharType="begin"/>
            </w:r>
            <w:r>
              <w:rPr>
                <w:noProof/>
                <w:webHidden/>
              </w:rPr>
              <w:instrText xml:space="preserve"> PAGEREF _Toc205844110 \h </w:instrText>
            </w:r>
            <w:r>
              <w:rPr>
                <w:noProof/>
                <w:webHidden/>
              </w:rPr>
            </w:r>
            <w:r>
              <w:rPr>
                <w:noProof/>
                <w:webHidden/>
              </w:rPr>
              <w:fldChar w:fldCharType="separate"/>
            </w:r>
            <w:r>
              <w:rPr>
                <w:noProof/>
                <w:webHidden/>
              </w:rPr>
              <w:t>22</w:t>
            </w:r>
            <w:r>
              <w:rPr>
                <w:noProof/>
                <w:webHidden/>
              </w:rPr>
              <w:fldChar w:fldCharType="end"/>
            </w:r>
          </w:hyperlink>
        </w:p>
        <w:p w14:paraId="6F2B1FED" w14:textId="7395646E"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111" w:history="1">
            <w:r w:rsidRPr="00D617FF">
              <w:rPr>
                <w:rStyle w:val="Hyperlink"/>
                <w:noProof/>
              </w:rPr>
              <w:t>7 Development and Testing</w:t>
            </w:r>
            <w:r>
              <w:rPr>
                <w:noProof/>
                <w:webHidden/>
              </w:rPr>
              <w:tab/>
            </w:r>
            <w:r>
              <w:rPr>
                <w:noProof/>
                <w:webHidden/>
              </w:rPr>
              <w:fldChar w:fldCharType="begin"/>
            </w:r>
            <w:r>
              <w:rPr>
                <w:noProof/>
                <w:webHidden/>
              </w:rPr>
              <w:instrText xml:space="preserve"> PAGEREF _Toc205844111 \h </w:instrText>
            </w:r>
            <w:r>
              <w:rPr>
                <w:noProof/>
                <w:webHidden/>
              </w:rPr>
            </w:r>
            <w:r>
              <w:rPr>
                <w:noProof/>
                <w:webHidden/>
              </w:rPr>
              <w:fldChar w:fldCharType="separate"/>
            </w:r>
            <w:r>
              <w:rPr>
                <w:noProof/>
                <w:webHidden/>
              </w:rPr>
              <w:t>22</w:t>
            </w:r>
            <w:r>
              <w:rPr>
                <w:noProof/>
                <w:webHidden/>
              </w:rPr>
              <w:fldChar w:fldCharType="end"/>
            </w:r>
          </w:hyperlink>
        </w:p>
        <w:p w14:paraId="6474BD68" w14:textId="798AACDF"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112" w:history="1">
            <w:r w:rsidRPr="00D617FF">
              <w:rPr>
                <w:rStyle w:val="Hyperlink"/>
                <w:noProof/>
              </w:rPr>
              <w:t>8 Discussion and Results</w:t>
            </w:r>
            <w:r>
              <w:rPr>
                <w:noProof/>
                <w:webHidden/>
              </w:rPr>
              <w:tab/>
            </w:r>
            <w:r>
              <w:rPr>
                <w:noProof/>
                <w:webHidden/>
              </w:rPr>
              <w:fldChar w:fldCharType="begin"/>
            </w:r>
            <w:r>
              <w:rPr>
                <w:noProof/>
                <w:webHidden/>
              </w:rPr>
              <w:instrText xml:space="preserve"> PAGEREF _Toc205844112 \h </w:instrText>
            </w:r>
            <w:r>
              <w:rPr>
                <w:noProof/>
                <w:webHidden/>
              </w:rPr>
            </w:r>
            <w:r>
              <w:rPr>
                <w:noProof/>
                <w:webHidden/>
              </w:rPr>
              <w:fldChar w:fldCharType="separate"/>
            </w:r>
            <w:r>
              <w:rPr>
                <w:noProof/>
                <w:webHidden/>
              </w:rPr>
              <w:t>22</w:t>
            </w:r>
            <w:r>
              <w:rPr>
                <w:noProof/>
                <w:webHidden/>
              </w:rPr>
              <w:fldChar w:fldCharType="end"/>
            </w:r>
          </w:hyperlink>
        </w:p>
        <w:p w14:paraId="6D9337CA" w14:textId="7EF0BA55"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113" w:history="1">
            <w:r w:rsidRPr="00D617FF">
              <w:rPr>
                <w:rStyle w:val="Hyperlink"/>
                <w:noProof/>
              </w:rPr>
              <w:t>9 References</w:t>
            </w:r>
            <w:r>
              <w:rPr>
                <w:noProof/>
                <w:webHidden/>
              </w:rPr>
              <w:tab/>
            </w:r>
            <w:r>
              <w:rPr>
                <w:noProof/>
                <w:webHidden/>
              </w:rPr>
              <w:fldChar w:fldCharType="begin"/>
            </w:r>
            <w:r>
              <w:rPr>
                <w:noProof/>
                <w:webHidden/>
              </w:rPr>
              <w:instrText xml:space="preserve"> PAGEREF _Toc205844113 \h </w:instrText>
            </w:r>
            <w:r>
              <w:rPr>
                <w:noProof/>
                <w:webHidden/>
              </w:rPr>
            </w:r>
            <w:r>
              <w:rPr>
                <w:noProof/>
                <w:webHidden/>
              </w:rPr>
              <w:fldChar w:fldCharType="separate"/>
            </w:r>
            <w:r>
              <w:rPr>
                <w:noProof/>
                <w:webHidden/>
              </w:rPr>
              <w:t>22</w:t>
            </w:r>
            <w:r>
              <w:rPr>
                <w:noProof/>
                <w:webHidden/>
              </w:rPr>
              <w:fldChar w:fldCharType="end"/>
            </w:r>
          </w:hyperlink>
        </w:p>
        <w:p w14:paraId="43D027A2" w14:textId="718EF5FE"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114" w:history="1">
            <w:r w:rsidRPr="00D617FF">
              <w:rPr>
                <w:rStyle w:val="Hyperlink"/>
                <w:noProof/>
              </w:rPr>
              <w:t>10 Bibliography</w:t>
            </w:r>
            <w:r>
              <w:rPr>
                <w:noProof/>
                <w:webHidden/>
              </w:rPr>
              <w:tab/>
            </w:r>
            <w:r>
              <w:rPr>
                <w:noProof/>
                <w:webHidden/>
              </w:rPr>
              <w:fldChar w:fldCharType="begin"/>
            </w:r>
            <w:r>
              <w:rPr>
                <w:noProof/>
                <w:webHidden/>
              </w:rPr>
              <w:instrText xml:space="preserve"> PAGEREF _Toc205844114 \h </w:instrText>
            </w:r>
            <w:r>
              <w:rPr>
                <w:noProof/>
                <w:webHidden/>
              </w:rPr>
            </w:r>
            <w:r>
              <w:rPr>
                <w:noProof/>
                <w:webHidden/>
              </w:rPr>
              <w:fldChar w:fldCharType="separate"/>
            </w:r>
            <w:r>
              <w:rPr>
                <w:noProof/>
                <w:webHidden/>
              </w:rPr>
              <w:t>23</w:t>
            </w:r>
            <w:r>
              <w:rPr>
                <w:noProof/>
                <w:webHidden/>
              </w:rPr>
              <w:fldChar w:fldCharType="end"/>
            </w:r>
          </w:hyperlink>
        </w:p>
        <w:p w14:paraId="238D573B" w14:textId="10E33ECB" w:rsidR="00CE1359" w:rsidRDefault="00CE1359">
          <w:pPr>
            <w:pStyle w:val="TOC1"/>
            <w:tabs>
              <w:tab w:val="right" w:leader="dot" w:pos="9016"/>
            </w:tabs>
            <w:rPr>
              <w:rFonts w:eastAsiaTheme="minorEastAsia" w:cstheme="minorBidi"/>
              <w:b w:val="0"/>
              <w:bCs w:val="0"/>
              <w:caps w:val="0"/>
              <w:noProof/>
              <w:kern w:val="2"/>
              <w:sz w:val="24"/>
              <w:szCs w:val="24"/>
              <w:lang w:val="en-US"/>
              <w14:ligatures w14:val="standardContextual"/>
            </w:rPr>
          </w:pPr>
          <w:hyperlink w:anchor="_Toc205844115" w:history="1">
            <w:r w:rsidRPr="00D617FF">
              <w:rPr>
                <w:rStyle w:val="Hyperlink"/>
                <w:noProof/>
              </w:rPr>
              <w:t>11 Appendices</w:t>
            </w:r>
            <w:r>
              <w:rPr>
                <w:noProof/>
                <w:webHidden/>
              </w:rPr>
              <w:tab/>
            </w:r>
            <w:r>
              <w:rPr>
                <w:noProof/>
                <w:webHidden/>
              </w:rPr>
              <w:fldChar w:fldCharType="begin"/>
            </w:r>
            <w:r>
              <w:rPr>
                <w:noProof/>
                <w:webHidden/>
              </w:rPr>
              <w:instrText xml:space="preserve"> PAGEREF _Toc205844115 \h </w:instrText>
            </w:r>
            <w:r>
              <w:rPr>
                <w:noProof/>
                <w:webHidden/>
              </w:rPr>
            </w:r>
            <w:r>
              <w:rPr>
                <w:noProof/>
                <w:webHidden/>
              </w:rPr>
              <w:fldChar w:fldCharType="separate"/>
            </w:r>
            <w:r>
              <w:rPr>
                <w:noProof/>
                <w:webHidden/>
              </w:rPr>
              <w:t>23</w:t>
            </w:r>
            <w:r>
              <w:rPr>
                <w:noProof/>
                <w:webHidden/>
              </w:rPr>
              <w:fldChar w:fldCharType="end"/>
            </w:r>
          </w:hyperlink>
        </w:p>
        <w:p w14:paraId="00584310" w14:textId="2B3D59DA" w:rsidR="00CE1359" w:rsidRDefault="00CE1359">
          <w:pPr>
            <w:pStyle w:val="TOC2"/>
            <w:tabs>
              <w:tab w:val="right" w:leader="dot" w:pos="9016"/>
            </w:tabs>
            <w:rPr>
              <w:rFonts w:eastAsiaTheme="minorEastAsia" w:cstheme="minorBidi"/>
              <w:smallCaps w:val="0"/>
              <w:noProof/>
              <w:kern w:val="2"/>
              <w:sz w:val="24"/>
              <w:szCs w:val="24"/>
              <w:lang w:val="en-US"/>
              <w14:ligatures w14:val="standardContextual"/>
            </w:rPr>
          </w:pPr>
          <w:hyperlink w:anchor="_Toc205844116" w:history="1">
            <w:r w:rsidRPr="00D617FF">
              <w:rPr>
                <w:rStyle w:val="Hyperlink"/>
                <w:noProof/>
              </w:rPr>
              <w:t>11.1 Glossary</w:t>
            </w:r>
            <w:r>
              <w:rPr>
                <w:noProof/>
                <w:webHidden/>
              </w:rPr>
              <w:tab/>
            </w:r>
            <w:r>
              <w:rPr>
                <w:noProof/>
                <w:webHidden/>
              </w:rPr>
              <w:fldChar w:fldCharType="begin"/>
            </w:r>
            <w:r>
              <w:rPr>
                <w:noProof/>
                <w:webHidden/>
              </w:rPr>
              <w:instrText xml:space="preserve"> PAGEREF _Toc205844116 \h </w:instrText>
            </w:r>
            <w:r>
              <w:rPr>
                <w:noProof/>
                <w:webHidden/>
              </w:rPr>
            </w:r>
            <w:r>
              <w:rPr>
                <w:noProof/>
                <w:webHidden/>
              </w:rPr>
              <w:fldChar w:fldCharType="separate"/>
            </w:r>
            <w:r>
              <w:rPr>
                <w:noProof/>
                <w:webHidden/>
              </w:rPr>
              <w:t>23</w:t>
            </w:r>
            <w:r>
              <w:rPr>
                <w:noProof/>
                <w:webHidden/>
              </w:rPr>
              <w:fldChar w:fldCharType="end"/>
            </w:r>
          </w:hyperlink>
        </w:p>
        <w:p w14:paraId="1AC85F83" w14:textId="55115B02" w:rsidR="0050365C" w:rsidRDefault="0050365C">
          <w:r>
            <w:rPr>
              <w:b/>
              <w:bCs/>
              <w:noProof/>
            </w:rPr>
            <w:fldChar w:fldCharType="end"/>
          </w:r>
        </w:p>
      </w:sdtContent>
    </w:sdt>
    <w:p w14:paraId="421B4FE1" w14:textId="0340BCD3" w:rsidR="00FC4EE4" w:rsidRDefault="00014DD0" w:rsidP="006E6730">
      <w:pPr>
        <w:pStyle w:val="Heading1"/>
      </w:pPr>
      <w:r>
        <w:br w:type="page"/>
      </w:r>
      <w:bookmarkStart w:id="3" w:name="_Toc205844083"/>
      <w:r w:rsidR="00C33D85">
        <w:lastRenderedPageBreak/>
        <w:t xml:space="preserve">3 </w:t>
      </w:r>
      <w:r w:rsidR="00FC4EE4">
        <w:t>Table of Figures</w:t>
      </w:r>
      <w:bookmarkEnd w:id="3"/>
      <w:r w:rsidR="00FC4EE4">
        <w:br w:type="page"/>
      </w:r>
    </w:p>
    <w:p w14:paraId="75332574" w14:textId="77777777" w:rsidR="00014DD0" w:rsidRDefault="00014DD0">
      <w:pPr>
        <w:rPr>
          <w:rFonts w:asciiTheme="majorHAnsi" w:eastAsiaTheme="majorEastAsia" w:hAnsiTheme="majorHAnsi" w:cstheme="majorBidi"/>
          <w:color w:val="000000" w:themeColor="text1"/>
          <w:kern w:val="2"/>
          <w:sz w:val="40"/>
          <w:szCs w:val="40"/>
          <w:lang w:eastAsia="en-US"/>
          <w14:ligatures w14:val="standardContextual"/>
        </w:rPr>
      </w:pPr>
    </w:p>
    <w:p w14:paraId="630F0138" w14:textId="2B946202" w:rsidR="000E2AB9" w:rsidRDefault="00B0547E" w:rsidP="00014DD0">
      <w:pPr>
        <w:pStyle w:val="Heading1"/>
      </w:pPr>
      <w:bookmarkStart w:id="4" w:name="_Toc205844084"/>
      <w:r>
        <w:t>4</w:t>
      </w:r>
      <w:r w:rsidR="00014DD0">
        <w:t xml:space="preserve"> Introduction</w:t>
      </w:r>
      <w:bookmarkEnd w:id="4"/>
    </w:p>
    <w:p w14:paraId="225D21E9" w14:textId="41C4CABD" w:rsidR="0073421E" w:rsidRDefault="00B0547E" w:rsidP="004D4DFE">
      <w:pPr>
        <w:pStyle w:val="Heading2"/>
      </w:pPr>
      <w:bookmarkStart w:id="5" w:name="_Toc205844085"/>
      <w:r>
        <w:t>4</w:t>
      </w:r>
      <w:r w:rsidR="008C07C0">
        <w:t>.</w:t>
      </w:r>
      <w:r w:rsidR="0015543A">
        <w:t>1</w:t>
      </w:r>
      <w:r w:rsidR="008C07C0">
        <w:t xml:space="preserve"> </w:t>
      </w:r>
      <w:r w:rsidR="00075FE1">
        <w:t>Problem Backgroun</w:t>
      </w:r>
      <w:r w:rsidR="0073421E">
        <w:t>d</w:t>
      </w:r>
      <w:bookmarkEnd w:id="5"/>
    </w:p>
    <w:p w14:paraId="26C7AD06" w14:textId="362DBBB9" w:rsidR="00A62093" w:rsidRDefault="009E60B1" w:rsidP="00A62093">
      <w:pPr>
        <w:rPr>
          <w:lang w:eastAsia="en-US"/>
        </w:rPr>
      </w:pPr>
      <w:r>
        <w:rPr>
          <w:lang w:eastAsia="en-US"/>
        </w:rPr>
        <w:t>Artificial</w:t>
      </w:r>
      <w:r w:rsidR="00A62093">
        <w:rPr>
          <w:lang w:eastAsia="en-US"/>
        </w:rPr>
        <w:t xml:space="preserve"> Intelligence (AI) is being developed</w:t>
      </w:r>
      <w:r>
        <w:rPr>
          <w:lang w:eastAsia="en-US"/>
        </w:rPr>
        <w:t>, and evolved, at an unprecedented pace – and reshaping more industries, and lives, than any major technology before it.</w:t>
      </w:r>
      <w:r w:rsidR="00A13485">
        <w:rPr>
          <w:lang w:eastAsia="en-US"/>
        </w:rPr>
        <w:t xml:space="preserve"> The previously well-defined boundary between authentic, and synthetic</w:t>
      </w:r>
      <w:r w:rsidR="005A7F0F">
        <w:rPr>
          <w:rStyle w:val="FootnoteReference"/>
          <w:lang w:eastAsia="en-US"/>
        </w:rPr>
        <w:footnoteReference w:id="1"/>
      </w:r>
      <w:r w:rsidR="00A13485">
        <w:rPr>
          <w:lang w:eastAsia="en-US"/>
        </w:rPr>
        <w:t>, content is blurring at an increasingly concerning pace. AI-generated media, and the substantially tangible threat of practices, such as “</w:t>
      </w:r>
      <w:proofErr w:type="spellStart"/>
      <w:r w:rsidR="00A13485">
        <w:rPr>
          <w:lang w:eastAsia="en-US"/>
        </w:rPr>
        <w:t>Deepfaking</w:t>
      </w:r>
      <w:proofErr w:type="spellEnd"/>
      <w:r w:rsidR="00A13485">
        <w:rPr>
          <w:lang w:eastAsia="en-US"/>
        </w:rPr>
        <w:t>”, undermine the integrity of human-authored content across the Interne</w:t>
      </w:r>
      <w:r w:rsidR="00794A8F">
        <w:rPr>
          <w:lang w:eastAsia="en-US"/>
        </w:rPr>
        <w:t xml:space="preserve">t. </w:t>
      </w:r>
      <w:r w:rsidR="000F12F2">
        <w:rPr>
          <w:lang w:eastAsia="en-US"/>
        </w:rPr>
        <w:t>As AI continues to advance, synthetic forms of media are becoming more elusive to conventional detection methods</w:t>
      </w:r>
      <w:r w:rsidR="00576754">
        <w:rPr>
          <w:lang w:eastAsia="en-US"/>
        </w:rPr>
        <w:t xml:space="preserve"> – raising </w:t>
      </w:r>
      <w:r w:rsidR="00E406A8">
        <w:rPr>
          <w:lang w:eastAsia="en-US"/>
        </w:rPr>
        <w:t xml:space="preserve">sincere concerns about trust, misinformation, and the </w:t>
      </w:r>
      <w:r w:rsidR="009C63CF">
        <w:rPr>
          <w:lang w:eastAsia="en-US"/>
        </w:rPr>
        <w:t xml:space="preserve">dissipation of </w:t>
      </w:r>
      <w:r w:rsidR="00CF748C">
        <w:rPr>
          <w:lang w:eastAsia="en-US"/>
        </w:rPr>
        <w:t>genuine human-authentic content online.</w:t>
      </w:r>
      <w:r w:rsidR="004027F3">
        <w:rPr>
          <w:lang w:eastAsia="en-US"/>
        </w:rPr>
        <w:t xml:space="preserve"> This </w:t>
      </w:r>
      <w:r w:rsidR="00E7051F">
        <w:rPr>
          <w:lang w:eastAsia="en-US"/>
        </w:rPr>
        <w:t>disturbing trend feeds</w:t>
      </w:r>
      <w:r w:rsidR="00DB4157">
        <w:rPr>
          <w:lang w:eastAsia="en-US"/>
        </w:rPr>
        <w:t xml:space="preserve"> seamlessly into the broader “Dead Internet Theory”</w:t>
      </w:r>
      <w:r w:rsidR="00A632A0">
        <w:rPr>
          <w:rStyle w:val="FootnoteReference"/>
          <w:lang w:eastAsia="en-US"/>
        </w:rPr>
        <w:footnoteReference w:id="2"/>
      </w:r>
      <w:r w:rsidR="00DB4157">
        <w:rPr>
          <w:lang w:eastAsia="en-US"/>
        </w:rPr>
        <w:t xml:space="preserve">, which is rapidly gaining traction. </w:t>
      </w:r>
      <w:r w:rsidR="005D0881">
        <w:rPr>
          <w:lang w:eastAsia="en-US"/>
        </w:rPr>
        <w:t xml:space="preserve">The theory </w:t>
      </w:r>
      <w:r w:rsidR="00ED533B">
        <w:rPr>
          <w:lang w:eastAsia="en-US"/>
        </w:rPr>
        <w:t>describes</w:t>
      </w:r>
      <w:r w:rsidR="005D0881">
        <w:rPr>
          <w:lang w:eastAsia="en-US"/>
        </w:rPr>
        <w:t xml:space="preserve"> an </w:t>
      </w:r>
      <w:r w:rsidR="00ED533B">
        <w:rPr>
          <w:lang w:eastAsia="en-US"/>
        </w:rPr>
        <w:t>observed phenomenon</w:t>
      </w:r>
      <w:r w:rsidR="005D0881">
        <w:rPr>
          <w:lang w:eastAsia="en-US"/>
        </w:rPr>
        <w:t xml:space="preserve"> </w:t>
      </w:r>
      <w:r w:rsidR="00ED533B">
        <w:rPr>
          <w:lang w:eastAsia="en-US"/>
        </w:rPr>
        <w:t>where “AI and bot-generated content…” are surpassing “…</w:t>
      </w:r>
      <w:r w:rsidR="006D7217">
        <w:rPr>
          <w:lang w:eastAsia="en-US"/>
        </w:rPr>
        <w:t xml:space="preserve">human-generated elements in the realm of digital artifacts, effectively overtaking the human-generated Internet” </w:t>
      </w:r>
      <w:r w:rsidR="00BD55C9">
        <w:rPr>
          <w:lang w:eastAsia="en-US"/>
        </w:rPr>
        <w:t xml:space="preserve">– a </w:t>
      </w:r>
      <w:r w:rsidR="0073283D">
        <w:rPr>
          <w:lang w:eastAsia="en-US"/>
        </w:rPr>
        <w:t xml:space="preserve">dilemma </w:t>
      </w:r>
      <w:r w:rsidR="00127E92">
        <w:rPr>
          <w:lang w:eastAsia="en-US"/>
        </w:rPr>
        <w:t>exacerbated</w:t>
      </w:r>
      <w:r w:rsidR="0073283D">
        <w:rPr>
          <w:lang w:eastAsia="en-US"/>
        </w:rPr>
        <w:t xml:space="preserve"> by “social media platforms…” integrating “… more automated AI content” into their practices </w:t>
      </w:r>
      <w:r w:rsidR="0073283D">
        <w:rPr>
          <w:lang w:eastAsia="en-US"/>
        </w:rPr>
        <w:fldChar w:fldCharType="begin"/>
      </w:r>
      <w:r w:rsidR="0073283D">
        <w:rPr>
          <w:lang w:eastAsia="en-US"/>
        </w:rPr>
        <w:instrText xml:space="preserve"> ADDIN ZOTERO_ITEM CSL_CITATION {"citationID":"05muWbUQ","properties":{"formattedCitation":"(Sommerer, 2025)","plainCitation":"(Sommerer, 2025)","noteIndex":0},"citationItems":[{"id":160,"uris":["http://zotero.org/users/16707351/items/XIUX9FNT"],"itemData":{"id":160,"type":"article-journal","abstract":"The goal of this paper is to revisit Baudrillard’s take on artificial intelligence and to present a critique of AI (especially considering large language models). Baudrillard expressed his skepticism about AI already in his essay Xerox and Infinity from 1993. To understand Baudrillard’s argumentation, it is necessary to open up his theoretical body of work, starting from Marxist value theory and leading up to his own concept of simulation theory, which he later became known for. Baudrillard’s main idea throughout his work is how the meaning of a sign, once emerging out of a social bond which he calls symbolic exchange, transfers into a sphere of representative signs that then morph into a life of their own. Baudrillard’s critique falls perfectly in line with the discussion around the dead internet theory and the loss of meaning within the virtual space through the rise of bots and artificially created content, stripped of human origin and connection. Artificial content is, for Baudrillard, the purest form of simulation, with signs that have lost their origin of representation and are now exponentially recreated in a digital sphere. Just like the AI-generated image of “Shrimp Jesus,” which flooded the social media platform Facebook and became a viral hit. “Shrimp Jesus” is a perfect example of an artificial image pushing humangenerated content out of the virtual sphere. From a Baudrillardian perspective, that dead internet, the internet dying because of the flood of artificial content, is not an accident, but an inevitable event.","container-title":"Philosophy &amp; Technology","DOI":"10.1007/s13347-025-00878-5","ISSN":"2210-5433, 2210-5441","issue":"2","journalAbbreviation":"Philos. Technol.","language":"en","page":"54","source":"DOI.org (Crossref)","title":"Baudrillard and the Dead Internet Theory. Revisiting Baudrillard’s (dis)trust in Artificial Intelligence","volume":"38","author":[{"family":"Sommerer","given":"Thomas"}],"issued":{"date-parts":[["2025",6]]}}}],"schema":"https://github.com/citation-style-language/schema/raw/master/csl-citation.json"} </w:instrText>
      </w:r>
      <w:r w:rsidR="0073283D">
        <w:rPr>
          <w:lang w:eastAsia="en-US"/>
        </w:rPr>
        <w:fldChar w:fldCharType="separate"/>
      </w:r>
      <w:r w:rsidR="0073283D">
        <w:rPr>
          <w:noProof/>
          <w:lang w:eastAsia="en-US"/>
        </w:rPr>
        <w:t>(Sommerer, 2025)</w:t>
      </w:r>
      <w:r w:rsidR="0073283D">
        <w:rPr>
          <w:lang w:eastAsia="en-US"/>
        </w:rPr>
        <w:fldChar w:fldCharType="end"/>
      </w:r>
      <w:r w:rsidR="0073283D">
        <w:rPr>
          <w:lang w:eastAsia="en-US"/>
        </w:rPr>
        <w:t>.</w:t>
      </w:r>
    </w:p>
    <w:p w14:paraId="2A3E6D32" w14:textId="77777777" w:rsidR="00A45A9C" w:rsidRDefault="00A45A9C" w:rsidP="00A62093">
      <w:pPr>
        <w:rPr>
          <w:lang w:eastAsia="en-US"/>
        </w:rPr>
      </w:pPr>
    </w:p>
    <w:p w14:paraId="6485BF4C" w14:textId="36B15F4D" w:rsidR="00125DB9" w:rsidRDefault="00176459" w:rsidP="00A62093">
      <w:pPr>
        <w:rPr>
          <w:lang w:eastAsia="en-US"/>
        </w:rPr>
      </w:pPr>
      <w:r>
        <w:rPr>
          <w:noProof/>
          <w:lang w:eastAsia="en-US"/>
          <w14:ligatures w14:val="standardContextual"/>
        </w:rPr>
        <mc:AlternateContent>
          <mc:Choice Requires="wpg">
            <w:drawing>
              <wp:anchor distT="0" distB="0" distL="114300" distR="114300" simplePos="0" relativeHeight="251661312" behindDoc="0" locked="0" layoutInCell="1" allowOverlap="1" wp14:anchorId="404B2E3A" wp14:editId="5888A3E2">
                <wp:simplePos x="0" y="0"/>
                <wp:positionH relativeFrom="column">
                  <wp:posOffset>2387600</wp:posOffset>
                </wp:positionH>
                <wp:positionV relativeFrom="paragraph">
                  <wp:posOffset>1433830</wp:posOffset>
                </wp:positionV>
                <wp:extent cx="3322955" cy="3032125"/>
                <wp:effectExtent l="0" t="0" r="4445" b="3175"/>
                <wp:wrapTight wrapText="bothSides">
                  <wp:wrapPolygon edited="0">
                    <wp:start x="0" y="0"/>
                    <wp:lineTo x="0" y="21532"/>
                    <wp:lineTo x="21546" y="21532"/>
                    <wp:lineTo x="21546" y="0"/>
                    <wp:lineTo x="0" y="0"/>
                  </wp:wrapPolygon>
                </wp:wrapTight>
                <wp:docPr id="93401093" name="Group 2"/>
                <wp:cNvGraphicFramePr/>
                <a:graphic xmlns:a="http://schemas.openxmlformats.org/drawingml/2006/main">
                  <a:graphicData uri="http://schemas.microsoft.com/office/word/2010/wordprocessingGroup">
                    <wpg:wgp>
                      <wpg:cNvGrpSpPr/>
                      <wpg:grpSpPr>
                        <a:xfrm>
                          <a:off x="0" y="0"/>
                          <a:ext cx="3322955" cy="3032125"/>
                          <a:chOff x="0" y="0"/>
                          <a:chExt cx="3322955" cy="3032125"/>
                        </a:xfrm>
                      </wpg:grpSpPr>
                      <pic:pic xmlns:pic="http://schemas.openxmlformats.org/drawingml/2006/picture">
                        <pic:nvPicPr>
                          <pic:cNvPr id="1795563017" name="Picture 1" descr="A train on a bridge&#10;&#10;AI-generated content may be incorrect."/>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322955" cy="2193290"/>
                          </a:xfrm>
                          <a:prstGeom prst="rect">
                            <a:avLst/>
                          </a:prstGeom>
                        </pic:spPr>
                      </pic:pic>
                      <wps:wsp>
                        <wps:cNvPr id="2103265748" name="Text Box 1"/>
                        <wps:cNvSpPr txBox="1"/>
                        <wps:spPr>
                          <a:xfrm>
                            <a:off x="0" y="2247900"/>
                            <a:ext cx="3322955" cy="784225"/>
                          </a:xfrm>
                          <a:prstGeom prst="rect">
                            <a:avLst/>
                          </a:prstGeom>
                          <a:noFill/>
                          <a:ln>
                            <a:noFill/>
                          </a:ln>
                        </wps:spPr>
                        <wps:txbx>
                          <w:txbxContent>
                            <w:p w14:paraId="4A9A6504" w14:textId="0E0E8A5F" w:rsidR="00C40664" w:rsidRPr="00DF566F" w:rsidRDefault="00C40664" w:rsidP="00C40664">
                              <w:pPr>
                                <w:pStyle w:val="Caption"/>
                                <w:rPr>
                                  <w:noProof/>
                                  <w:sz w:val="22"/>
                                  <w:lang w:eastAsia="en-US"/>
                                </w:rPr>
                              </w:pPr>
                              <w:r>
                                <w:t xml:space="preserve">Figure </w:t>
                              </w:r>
                              <w:fldSimple w:instr=" SEQ Figure \* ARABIC ">
                                <w:r w:rsidR="00F21D61">
                                  <w:rPr>
                                    <w:noProof/>
                                  </w:rPr>
                                  <w:t>1</w:t>
                                </w:r>
                              </w:fldSimple>
                              <w:r>
                                <w:t xml:space="preserve"> - A hallucination captured from the "Sora" model distributed by OpenAI. The prompt reads as: "The Glenfinnan Viaduct is a historic railway bridge in Scotland, UK, that crosses over the west highland line between the towns of Mallaig and Fort Willi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4B2E3A" id="Group 2" o:spid="_x0000_s1026" style="position:absolute;margin-left:188pt;margin-top:112.9pt;width:261.65pt;height:238.75pt;z-index:251661312" coordsize="33229,303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train on a bridge&#10;&#10;AI-generated content may be incorrect." style="position:absolute;width:33229;height:219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">
                  <v:imagedata r:id="rId10" o:title="A train on a bridge&#10;&#10;AI-generated content may be incorrect"/>
                </v:shape>
                <v:shapetype id="_x0000_t202" coordsize="21600,21600" o:spt="202" path="m,l,21600r21600,l21600,xe">
                  <v:stroke joinstyle="miter"/>
                  <v:path gradientshapeok="t" o:connecttype="rect"/>
                </v:shapetype>
                <v:shape id="Text Box 1" o:spid="_x0000_s1028" type="#_x0000_t202" style="position:absolute;top:22479;width:33229;height:78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" filled="f" stroked="f">
                  <v:textbox style="mso-fit-shape-to-text:t" inset="0,0,0,0">
                    <w:txbxContent>
                      <w:p w14:paraId="4A9A6504" w14:textId="0E0E8A5F" w:rsidR="00C40664" w:rsidRPr="00DF566F" w:rsidRDefault="00C40664" w:rsidP="00C40664">
                        <w:pPr>
                          <w:pStyle w:val="Caption"/>
                          <w:rPr>
                            <w:noProof/>
                            <w:sz w:val="22"/>
                            <w:lang w:eastAsia="en-US"/>
                          </w:rPr>
                        </w:pPr>
                        <w:r>
                          <w:t xml:space="preserve">Figure </w:t>
                        </w:r>
                        <w:fldSimple w:instr=" SEQ Figure \* ARABIC ">
                          <w:r w:rsidR="00F21D61">
                            <w:rPr>
                              <w:noProof/>
                            </w:rPr>
                            <w:t>1</w:t>
                          </w:r>
                        </w:fldSimple>
                        <w:r>
                          <w:t xml:space="preserve"> - A hallucination captured from the "Sora" model distributed by OpenAI. The prompt reads as: "The Glenfinnan Viaduct is a historic railway bridge in Scotland, UK, that crosses over the west highland line between the towns of Mallaig and Fort William".</w:t>
                        </w:r>
                      </w:p>
                    </w:txbxContent>
                  </v:textbox>
                </v:shape>
                <w10:wrap type="tight"/>
              </v:group>
            </w:pict>
          </mc:Fallback>
        </mc:AlternateContent>
      </w:r>
      <w:r w:rsidR="00257D76">
        <w:rPr>
          <w:lang w:eastAsia="en-US"/>
        </w:rPr>
        <w:t xml:space="preserve">From its embryonic stages, AI has constantly been scrutinised for its </w:t>
      </w:r>
      <w:r w:rsidR="003E24E0">
        <w:rPr>
          <w:lang w:eastAsia="en-US"/>
        </w:rPr>
        <w:t>dilemma</w:t>
      </w:r>
      <w:r w:rsidR="00257D76">
        <w:rPr>
          <w:lang w:eastAsia="en-US"/>
        </w:rPr>
        <w:t xml:space="preserve"> of misinformation</w:t>
      </w:r>
      <w:r w:rsidR="00602521">
        <w:rPr>
          <w:lang w:eastAsia="en-US"/>
        </w:rPr>
        <w:t xml:space="preserve">. These issues have only </w:t>
      </w:r>
      <w:r w:rsidR="00BC0B46">
        <w:rPr>
          <w:lang w:eastAsia="en-US"/>
        </w:rPr>
        <w:t>intensified</w:t>
      </w:r>
      <w:r w:rsidR="00602521">
        <w:rPr>
          <w:lang w:eastAsia="en-US"/>
        </w:rPr>
        <w:t xml:space="preserve"> as </w:t>
      </w:r>
      <w:r w:rsidR="008305F8">
        <w:rPr>
          <w:lang w:eastAsia="en-US"/>
        </w:rPr>
        <w:t xml:space="preserve">AI has developed in complexity, and scale, across various industries, platforms, and </w:t>
      </w:r>
      <w:r w:rsidR="009C7CC5">
        <w:rPr>
          <w:lang w:eastAsia="en-US"/>
        </w:rPr>
        <w:t>applications</w:t>
      </w:r>
      <w:r w:rsidR="008305F8">
        <w:rPr>
          <w:lang w:eastAsia="en-US"/>
        </w:rPr>
        <w:t xml:space="preserve">. </w:t>
      </w:r>
      <w:r w:rsidR="008F25F8">
        <w:rPr>
          <w:lang w:eastAsia="en-US"/>
        </w:rPr>
        <w:t>Amusingly</w:t>
      </w:r>
      <w:r w:rsidR="00CB5C6A">
        <w:rPr>
          <w:lang w:eastAsia="en-US"/>
        </w:rPr>
        <w:t xml:space="preserve">, </w:t>
      </w:r>
      <w:r w:rsidR="0058380A">
        <w:rPr>
          <w:lang w:eastAsia="en-US"/>
        </w:rPr>
        <w:t xml:space="preserve">AI has often been </w:t>
      </w:r>
      <w:r w:rsidR="001F7B57">
        <w:rPr>
          <w:lang w:eastAsia="en-US"/>
        </w:rPr>
        <w:t>the subject of ridicule</w:t>
      </w:r>
      <w:r w:rsidR="0058380A">
        <w:rPr>
          <w:lang w:eastAsia="en-US"/>
        </w:rPr>
        <w:t xml:space="preserve"> for </w:t>
      </w:r>
      <w:r w:rsidR="00125DB9">
        <w:rPr>
          <w:lang w:eastAsia="en-US"/>
        </w:rPr>
        <w:t xml:space="preserve">its </w:t>
      </w:r>
      <w:r w:rsidR="003D21EB">
        <w:rPr>
          <w:lang w:eastAsia="en-US"/>
        </w:rPr>
        <w:t>well-known</w:t>
      </w:r>
      <w:r w:rsidR="00125DB9">
        <w:rPr>
          <w:lang w:eastAsia="en-US"/>
        </w:rPr>
        <w:t xml:space="preserve"> “hallucination” phenomenon</w:t>
      </w:r>
      <w:r w:rsidR="008F25F8">
        <w:rPr>
          <w:lang w:eastAsia="en-US"/>
        </w:rPr>
        <w:t xml:space="preserve"> – where</w:t>
      </w:r>
      <w:r w:rsidR="00B55511">
        <w:rPr>
          <w:lang w:eastAsia="en-US"/>
        </w:rPr>
        <w:t xml:space="preserve"> “AI generates a convincing but completely made-up answer”</w:t>
      </w:r>
      <w:r w:rsidR="00A12586">
        <w:rPr>
          <w:lang w:eastAsia="en-US"/>
        </w:rPr>
        <w:t xml:space="preserve"> </w:t>
      </w:r>
      <w:r w:rsidR="00A12586">
        <w:rPr>
          <w:lang w:eastAsia="en-US"/>
        </w:rPr>
        <w:fldChar w:fldCharType="begin"/>
      </w:r>
      <w:r w:rsidR="00A12586">
        <w:rPr>
          <w:lang w:eastAsia="en-US"/>
        </w:rPr>
        <w:instrText xml:space="preserve"> ADDIN ZOTERO_ITEM CSL_CITATION {"citationID":"mQbwVXqD","properties":{"formattedCitation":"(Athaluri et al., 2023)","plainCitation":"(Athaluri et al., 2023)","noteIndex":0},"citationItems":[{"id":164,"uris":["http://zotero.org/users/16707351/items/L8Z6FWRR"],"itemData":{"id":164,"type":"article-journal","abstract":"Background Chatbots are computer programs that use artificial intelligence (AI) and natural language processing (NLP) to simulate conversations with humans. One such chatbot is ChatGPT, which uses the third-generation generative pre-trained transformer (GPT-3) developed by OpenAI. ChatGPT has been praised for its ability to generate text, but concerns have been raised about its accuracy and precision in generating data, as well as legal issues related to references. This study aims to investigate the frequency of AI hallucination in research proposals entirely drafted by ChatGPT.\nMethodology An analytical design was employed to investigate AI hallucination by ChatGPT. A total of 178 references listed by ChatGPT were verified for inclusion in the study. Statistical analysis was performed by five researchers who entered their data into a Google Form, and the final results were represented using pie charts and tables.\nResults Out of the 178 references analyzed, 69 references did not have a Digital Object Identifier (DOI), and 28 references neither turned up on Google search nor had an existing DOI. Three references were listed from books and not research articles. These observations suggest that ChatGPT’s ability to generate reliable references for research topics may be limited by the availability of DOI and the accessibility of online articles.\nConclusions The study highlights the potential limitations of ChatGPT’s ability to generate reliable references for research proposals. AI hallucination is a problem that may negatively impact decision-making and may give rise to ethical and legal problems. Improving the training inputs by including diverse, accurate, and contextually relevant data sets along with frequent updates to the training models could potentially help address these issues. However, until these issues are addressed, researchers using ChatGPT should exercise caution in relying solely on the references generated by the AI chatbot.","container-title":"Cureus","DOI":"10.7759/cureus.37432","ISSN":"2168-8184","language":"en","source":"DOI.org (Crossref)","title":"Exploring the Boundaries of Reality: Investigating the Phenomenon of Artificial Intelligence Hallucination in Scientific Writing Through ChatGPT References","title-short":"Exploring the Boundaries of Reality","URL":"https://www.cureus.com/articles/148687-exploring-the-boundaries-of-reality-investigating-the-phenomenon-of-artificial-intelligence-hallucination-in-scientific-writing-through-chatgpt-references","author":[{"family":"Athaluri","given":"Sai Anirudh"},{"family":"Manthena","given":"Sandeep Varma"},{"family":"Kesapragada","given":"V S R Krishna Manoj"},{"family":"Yarlagadda","given":"Vineel"},{"family":"Dave","given":"Tirth"},{"family":"Duddumpudi","given":"Rama Tulasi Siri"}],"accessed":{"date-parts":[["2025",7,29]]},"issued":{"date-parts":[["2023",4,11]]}}}],"schema":"https://github.com/citation-style-language/schema/raw/master/csl-citation.json"} </w:instrText>
      </w:r>
      <w:r w:rsidR="00A12586">
        <w:rPr>
          <w:lang w:eastAsia="en-US"/>
        </w:rPr>
        <w:fldChar w:fldCharType="separate"/>
      </w:r>
      <w:r w:rsidR="00A12586">
        <w:rPr>
          <w:noProof/>
          <w:lang w:eastAsia="en-US"/>
        </w:rPr>
        <w:t>(Athaluri et al., 2023)</w:t>
      </w:r>
      <w:r w:rsidR="00A12586">
        <w:rPr>
          <w:lang w:eastAsia="en-US"/>
        </w:rPr>
        <w:fldChar w:fldCharType="end"/>
      </w:r>
      <w:r w:rsidR="00B55511">
        <w:rPr>
          <w:lang w:eastAsia="en-US"/>
        </w:rPr>
        <w:t>.</w:t>
      </w:r>
      <w:r w:rsidR="004F4887">
        <w:rPr>
          <w:lang w:eastAsia="en-US"/>
        </w:rPr>
        <w:t xml:space="preserve"> Furthermore, </w:t>
      </w:r>
      <w:proofErr w:type="spellStart"/>
      <w:r w:rsidR="004F4887">
        <w:rPr>
          <w:lang w:eastAsia="en-US"/>
        </w:rPr>
        <w:t>Athaluri</w:t>
      </w:r>
      <w:proofErr w:type="spellEnd"/>
      <w:r w:rsidR="004F4887">
        <w:rPr>
          <w:lang w:eastAsia="en-US"/>
        </w:rPr>
        <w:t xml:space="preserve"> et al., 2023 elaborate that </w:t>
      </w:r>
      <w:r w:rsidR="00E84EC2">
        <w:rPr>
          <w:lang w:eastAsia="en-US"/>
        </w:rPr>
        <w:t>these usually occur “due to adversarial examples such as varied input data that confound the AI systems into misclassifying and misinterpreting them resulting in inappropriate and hallucinating output</w:t>
      </w:r>
      <w:r w:rsidR="00BF7E61">
        <w:rPr>
          <w:lang w:eastAsia="en-US"/>
        </w:rPr>
        <w:t xml:space="preserve">”. </w:t>
      </w:r>
      <w:r w:rsidR="00C83ECB">
        <w:rPr>
          <w:lang w:eastAsia="en-US"/>
        </w:rPr>
        <w:t>Whilst the excellent potential for AI is undeniable, the dangers associated with hallucinated outputs are too significant to overlook</w:t>
      </w:r>
      <w:r w:rsidR="00CF7961">
        <w:rPr>
          <w:lang w:eastAsia="en-US"/>
        </w:rPr>
        <w:t xml:space="preserve"> – for example,</w:t>
      </w:r>
      <w:r w:rsidR="00AD75AB">
        <w:rPr>
          <w:lang w:eastAsia="en-US"/>
        </w:rPr>
        <w:t xml:space="preserve"> “while AI can evoke positive emotional responses in audiences, its lack of diversity and emotional depth can undermine the authenticity of marketing communications”, and </w:t>
      </w:r>
      <w:r w:rsidR="00A61CC1">
        <w:rPr>
          <w:lang w:eastAsia="en-US"/>
        </w:rPr>
        <w:t>“</w:t>
      </w:r>
      <w:r w:rsidR="00D96877">
        <w:rPr>
          <w:lang w:eastAsia="en-US"/>
        </w:rPr>
        <w:t>misleading or inaccurate content… can damage brand reputation, erode consumer trust, and result in legal challenges”</w:t>
      </w:r>
      <w:r w:rsidR="005D592B">
        <w:rPr>
          <w:lang w:eastAsia="en-US"/>
        </w:rPr>
        <w:t xml:space="preserve"> </w:t>
      </w:r>
      <w:r w:rsidR="005D592B">
        <w:rPr>
          <w:lang w:eastAsia="en-US"/>
        </w:rPr>
        <w:fldChar w:fldCharType="begin"/>
      </w:r>
      <w:r w:rsidR="005D592B">
        <w:rPr>
          <w:lang w:eastAsia="en-US"/>
        </w:rPr>
        <w:instrText xml:space="preserve"> ADDIN ZOTERO_ITEM CSL_CITATION {"citationID":"jaA1piGb","properties":{"formattedCitation":"(Yaprak, 2024)","plainCitation":"(Yaprak, 2024)","noteIndex":0},"citationItems":[{"id":166,"uris":["http://zotero.org/users/16707351/items/QMRL6R7W"],"itemData":{"id":166,"type":"article-journal","abstract":"This study explores the transformative impact of Generative Artificial Intelligence (GAI) on the marketing highlighting both its significant opportunities and inherent challenges. GAI enhances marketing strategies through automated content creation, personalized customer experiences, and advanced data analytics, thereby increasing efficiency and engagement. However, the phenomenon of AI hallucinations—where AI models produce realistic yet incorrect or misleading information—poses substantial risks, including damage to brand reputation, erosion of consumer trust, and potential legal ramifications. To mitigate the risks associated with AI hallucinations, the study proposes comprehensive risk management strategies that include technical solutions to detect and correct erroneous outputs, human oversight to ensure accuracy, and adherence to ethical and regulatory frameworks. By balancing the advantages of GAI with robust measures to address AI-generated inaccuracies, organizations can harness its full potential while safeguarding their brand integrity and maintaining trust with customers.","container-title":"Journal of Economy Business and Management","DOI":"10.7596/jebm.1588897","ISSN":"2602-4195","issue":"2","journalAbbreviation":"JEBM","language":"en","page":"133-158","source":"DOI.org (Crossref)","title":"Generative Artificial Intelligence in Marketing: The Invisible Danger of AI Hallucinations","title-short":"Generative Artificial Intelligence in Marketing","volume":"8","author":[{"family":"Yaprak","given":"Burak"}],"issued":{"date-parts":[["2024",12,31]]}}}],"schema":"https://github.com/citation-style-language/schema/raw/master/csl-citation.json"} </w:instrText>
      </w:r>
      <w:r w:rsidR="005D592B">
        <w:rPr>
          <w:lang w:eastAsia="en-US"/>
        </w:rPr>
        <w:fldChar w:fldCharType="separate"/>
      </w:r>
      <w:r w:rsidR="005D592B">
        <w:rPr>
          <w:noProof/>
          <w:lang w:eastAsia="en-US"/>
        </w:rPr>
        <w:t>(Yaprak, 2024)</w:t>
      </w:r>
      <w:r w:rsidR="005D592B">
        <w:rPr>
          <w:lang w:eastAsia="en-US"/>
        </w:rPr>
        <w:fldChar w:fldCharType="end"/>
      </w:r>
      <w:r w:rsidR="00D96877">
        <w:rPr>
          <w:lang w:eastAsia="en-US"/>
        </w:rPr>
        <w:t xml:space="preserve">. </w:t>
      </w:r>
    </w:p>
    <w:p w14:paraId="35F9EFED" w14:textId="37897D04" w:rsidR="00C83ECB" w:rsidRDefault="00C83ECB" w:rsidP="00A62093">
      <w:pPr>
        <w:rPr>
          <w:lang w:eastAsia="en-US"/>
        </w:rPr>
      </w:pPr>
    </w:p>
    <w:p w14:paraId="4CC1E0FF" w14:textId="57AA3831" w:rsidR="00176459" w:rsidRDefault="00176459" w:rsidP="00A62093">
      <w:pPr>
        <w:rPr>
          <w:lang w:eastAsia="en-US"/>
        </w:rPr>
      </w:pPr>
      <w:r>
        <w:rPr>
          <w:lang w:eastAsia="en-US"/>
        </w:rPr>
        <w:lastRenderedPageBreak/>
        <w:t xml:space="preserve">Figure 1 </w:t>
      </w:r>
      <w:r>
        <w:rPr>
          <w:lang w:eastAsia="en-US"/>
        </w:rPr>
        <w:fldChar w:fldCharType="begin"/>
      </w:r>
      <w:r>
        <w:rPr>
          <w:lang w:eastAsia="en-US"/>
        </w:rPr>
        <w:instrText xml:space="preserve"> ADDIN ZOTERO_ITEM CSL_CITATION {"citationID":"sTJnEsN6","properties":{"formattedCitation":"(Hallucination (artificial intelligence), 2025)","plainCitation":"(Hallucination (artificial intelligence), 2025)","noteIndex":0},"citationItems":[{"id":161,"uris":["http://zotero.org/users/16707351/items/H8L79Y5L"],"itemData":{"id":161,"type":"entry-encyclopedia","abstract":"In the field of artificial intelligence (AI), a hallucination or artificial hallucination (also called bullshitting, confabulation, or delusion) is a response generated by AI that contains false or misleading information presented as fact. This term draws a loose analogy with human psychology, where hallucination typically involves false percepts. However, there is a key difference: AI hallucination is associated with erroneously constructed responses (confabulation), rather than perceptual experiences.\nFor example, a chatbot powered by large language models (LLMs), like ChatGPT, may embed plausible-sounding random falsehoods within its generated content. Researchers have recognized this issue, and by 2023, analysts estimated that chatbots hallucinate as much as 27% of the time, with factual errors present in 46% of generated texts. Hicks, Humphries, and Slater, in their article in Ethics and Information Technology, argue that the output of LLMs is \"bullshit\" under Harry Frankfurt's definition of the term, and that the models are \"in an important\nway indifferent to the truth of their outputs\", with true statements only accidentally true, and false ones accidentally false. Detecting and mitigating these hallucinations pose significant challenges for practical deployment and reliability of LLMs in real-world scenarios. Some people believe the specific term \"AI hallucination\" unreasonably anthropomorphizes computers.","container-title":"Wikipedia","language":"en","license":"Creative Commons Attribution-ShareAlike License","note":"Page Version ID: 1303077795","source":"Wikipedia","title":"Hallucination (artificial intelligence)","URL":"https://en.wikipedia.org/w/index.php?title=Hallucination_(artificial_intelligence)&amp;oldid=1303077795","accessed":{"date-parts":[["2025",7,29]]},"issued":{"date-parts":[["2025",7,29]]}}}],"schema":"https://github.com/citation-style-language/schema/raw/master/csl-citation.json"} </w:instrText>
      </w:r>
      <w:r>
        <w:rPr>
          <w:lang w:eastAsia="en-US"/>
        </w:rPr>
        <w:fldChar w:fldCharType="separate"/>
      </w:r>
      <w:r>
        <w:rPr>
          <w:noProof/>
          <w:lang w:eastAsia="en-US"/>
        </w:rPr>
        <w:t>(Hallucination (artificial intelligence), 2025)</w:t>
      </w:r>
      <w:r>
        <w:rPr>
          <w:lang w:eastAsia="en-US"/>
        </w:rPr>
        <w:fldChar w:fldCharType="end"/>
      </w:r>
      <w:r w:rsidR="00E772D7">
        <w:rPr>
          <w:lang w:eastAsia="en-US"/>
        </w:rPr>
        <w:t xml:space="preserve"> visualises this excellently. </w:t>
      </w:r>
      <w:r w:rsidR="00B103B1">
        <w:rPr>
          <w:lang w:eastAsia="en-US"/>
        </w:rPr>
        <w:t xml:space="preserve">One can compare this with Figure 2, </w:t>
      </w:r>
      <w:r w:rsidR="00D5198B">
        <w:rPr>
          <w:lang w:eastAsia="en-US"/>
        </w:rPr>
        <w:t xml:space="preserve">on the right-hand side of </w:t>
      </w:r>
      <w:r w:rsidR="00E130AB">
        <w:rPr>
          <w:lang w:eastAsia="en-US"/>
        </w:rPr>
        <w:t>this page</w:t>
      </w:r>
      <w:r w:rsidR="00D5198B">
        <w:rPr>
          <w:lang w:eastAsia="en-US"/>
        </w:rPr>
        <w:t>.</w:t>
      </w:r>
      <w:r w:rsidR="003E227A">
        <w:rPr>
          <w:lang w:eastAsia="en-US"/>
        </w:rPr>
        <w:t xml:space="preserve"> </w:t>
      </w:r>
      <w:r w:rsidR="006029A9">
        <w:rPr>
          <w:lang w:eastAsia="en-US"/>
        </w:rPr>
        <w:t>One can identify that the “Sora”</w:t>
      </w:r>
      <w:r w:rsidR="00042485">
        <w:rPr>
          <w:rStyle w:val="FootnoteReference"/>
          <w:lang w:eastAsia="en-US"/>
        </w:rPr>
        <w:footnoteReference w:id="3"/>
      </w:r>
      <w:r w:rsidR="006029A9">
        <w:rPr>
          <w:lang w:eastAsia="en-US"/>
        </w:rPr>
        <w:t xml:space="preserve"> model has incorrectly visualised a second track on the Viaduct, when in reality – only one is present.</w:t>
      </w:r>
      <w:r w:rsidR="002321CD">
        <w:rPr>
          <w:lang w:eastAsia="en-US"/>
        </w:rPr>
        <w:t xml:space="preserve"> Likewise, it also visualises that trains pass on the right-hand side. Whilst this is true in a sense, as trains pass in both directions across the Viaduct, they both use the same track for this purpose.</w:t>
      </w:r>
      <w:r w:rsidR="00D046DB">
        <w:rPr>
          <w:lang w:eastAsia="en-US"/>
        </w:rPr>
        <w:t xml:space="preserve"> Similarly, the “Jacobite” </w:t>
      </w:r>
      <w:r w:rsidR="00BF6D0C">
        <w:rPr>
          <w:lang w:eastAsia="en-US"/>
        </w:rPr>
        <w:t xml:space="preserve">– “a steam locomotive-hauled tourist train service that operates over </w:t>
      </w:r>
      <w:r w:rsidR="00843AA5">
        <w:rPr>
          <w:noProof/>
          <w:lang w:eastAsia="en-US"/>
          <w14:ligatures w14:val="standardContextual"/>
        </w:rPr>
        <mc:AlternateContent>
          <mc:Choice Requires="wpg">
            <w:drawing>
              <wp:anchor distT="0" distB="0" distL="114300" distR="114300" simplePos="0" relativeHeight="251665408" behindDoc="0" locked="0" layoutInCell="1" allowOverlap="1" wp14:anchorId="0F82C454" wp14:editId="167C4A20">
                <wp:simplePos x="0" y="0"/>
                <wp:positionH relativeFrom="column">
                  <wp:posOffset>2247900</wp:posOffset>
                </wp:positionH>
                <wp:positionV relativeFrom="paragraph">
                  <wp:posOffset>0</wp:posOffset>
                </wp:positionV>
                <wp:extent cx="3572510" cy="2959735"/>
                <wp:effectExtent l="0" t="0" r="8890" b="12065"/>
                <wp:wrapTight wrapText="bothSides">
                  <wp:wrapPolygon edited="0">
                    <wp:start x="0" y="0"/>
                    <wp:lineTo x="0" y="21595"/>
                    <wp:lineTo x="21577" y="21595"/>
                    <wp:lineTo x="21577" y="0"/>
                    <wp:lineTo x="0" y="0"/>
                  </wp:wrapPolygon>
                </wp:wrapTight>
                <wp:docPr id="149102519" name="Group 4"/>
                <wp:cNvGraphicFramePr/>
                <a:graphic xmlns:a="http://schemas.openxmlformats.org/drawingml/2006/main">
                  <a:graphicData uri="http://schemas.microsoft.com/office/word/2010/wordprocessingGroup">
                    <wpg:wgp>
                      <wpg:cNvGrpSpPr/>
                      <wpg:grpSpPr>
                        <a:xfrm>
                          <a:off x="0" y="0"/>
                          <a:ext cx="3572510" cy="2959735"/>
                          <a:chOff x="0" y="0"/>
                          <a:chExt cx="3572510" cy="2959735"/>
                        </a:xfrm>
                      </wpg:grpSpPr>
                      <pic:pic xmlns:pic="http://schemas.openxmlformats.org/drawingml/2006/picture">
                        <pic:nvPicPr>
                          <pic:cNvPr id="1684969179" name="Picture 3" descr="A train on a bridge&#10;&#10;AI-generated content may be incorrect."/>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72510" cy="2382520"/>
                          </a:xfrm>
                          <a:prstGeom prst="rect">
                            <a:avLst/>
                          </a:prstGeom>
                        </pic:spPr>
                      </pic:pic>
                      <wps:wsp>
                        <wps:cNvPr id="1915785258" name="Text Box 1"/>
                        <wps:cNvSpPr txBox="1"/>
                        <wps:spPr>
                          <a:xfrm>
                            <a:off x="0" y="2438400"/>
                            <a:ext cx="3572510" cy="521335"/>
                          </a:xfrm>
                          <a:prstGeom prst="rect">
                            <a:avLst/>
                          </a:prstGeom>
                          <a:noFill/>
                          <a:ln>
                            <a:noFill/>
                          </a:ln>
                        </wps:spPr>
                        <wps:txbx>
                          <w:txbxContent>
                            <w:p w14:paraId="4562A8A8" w14:textId="0CCFF313" w:rsidR="00280E0D" w:rsidRPr="00765601" w:rsidRDefault="00280E0D" w:rsidP="00280E0D">
                              <w:pPr>
                                <w:pStyle w:val="Caption"/>
                                <w:rPr>
                                  <w:noProof/>
                                  <w:sz w:val="22"/>
                                  <w:lang w:eastAsia="en-US"/>
                                </w:rPr>
                              </w:pPr>
                              <w:r>
                                <w:t xml:space="preserve">Figure </w:t>
                              </w:r>
                              <w:fldSimple w:instr=" SEQ Figure \* ARABIC ">
                                <w:r w:rsidR="00F21D61">
                                  <w:rPr>
                                    <w:noProof/>
                                  </w:rPr>
                                  <w:t>2</w:t>
                                </w:r>
                              </w:fldSimple>
                              <w:r>
                                <w:t xml:space="preserve"> - A real-world image of the Glenfinnan Viaduct for comparison, to help illustrate the dangers of AI hallucinations</w:t>
                              </w:r>
                              <w:r w:rsidR="00984410">
                                <w:t xml:space="preserve"> (Roamer et al., 2024)</w:t>
                              </w:r>
                              <w:r w:rsidR="00D20AEE">
                                <w:t>.</w:t>
                              </w:r>
                              <w:r w:rsidR="00984410">
                                <w:t xml:space="preserve"> </w:t>
                              </w:r>
                              <w:r w:rsidR="00D20AEE">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F82C454" id="Group 4" o:spid="_x0000_s1029" style="position:absolute;margin-left:177pt;margin-top:0;width:281.3pt;height:233.05pt;z-index:251665408;mso-width-relative:margin" coordsize="35725,2959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">
                <v:shape id="Picture 3" o:spid="_x0000_s1030" type="#_x0000_t75" alt="A train on a bridge&#10;&#10;AI-generated content may be incorrect." style="position:absolute;width:35725;height:238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">
                  <v:imagedata r:id="rId12" o:title="A train on a bridge&#10;&#10;AI-generated content may be incorrect"/>
                </v:shape>
                <v:shape id="Text Box 1" o:spid="_x0000_s1031" type="#_x0000_t202" style="position:absolute;top:24384;width:35725;height:5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" filled="f" stroked="f">
                  <v:textbox style="mso-fit-shape-to-text:t" inset="0,0,0,0">
                    <w:txbxContent>
                      <w:p w14:paraId="4562A8A8" w14:textId="0CCFF313" w:rsidR="00280E0D" w:rsidRPr="00765601" w:rsidRDefault="00280E0D" w:rsidP="00280E0D">
                        <w:pPr>
                          <w:pStyle w:val="Caption"/>
                          <w:rPr>
                            <w:noProof/>
                            <w:sz w:val="22"/>
                            <w:lang w:eastAsia="en-US"/>
                          </w:rPr>
                        </w:pPr>
                        <w:r>
                          <w:t xml:space="preserve">Figure </w:t>
                        </w:r>
                        <w:fldSimple w:instr=" SEQ Figure \* ARABIC ">
                          <w:r w:rsidR="00F21D61">
                            <w:rPr>
                              <w:noProof/>
                            </w:rPr>
                            <w:t>2</w:t>
                          </w:r>
                        </w:fldSimple>
                        <w:r>
                          <w:t xml:space="preserve"> - A real-world image of the Glenfinnan Viaduct for comparison, to help illustrate the dangers of AI hallucinations</w:t>
                        </w:r>
                        <w:r w:rsidR="00984410">
                          <w:t xml:space="preserve"> (Roamer et al., 2024)</w:t>
                        </w:r>
                        <w:r w:rsidR="00D20AEE">
                          <w:t>.</w:t>
                        </w:r>
                        <w:r w:rsidR="00984410">
                          <w:t xml:space="preserve"> </w:t>
                        </w:r>
                        <w:r w:rsidR="00D20AEE">
                          <w:t xml:space="preserve"> </w:t>
                        </w:r>
                      </w:p>
                    </w:txbxContent>
                  </v:textbox>
                </v:shape>
                <w10:wrap type="tight"/>
              </v:group>
            </w:pict>
          </mc:Fallback>
        </mc:AlternateContent>
      </w:r>
      <w:r w:rsidR="00BF6D0C">
        <w:rPr>
          <w:lang w:eastAsia="en-US"/>
        </w:rPr>
        <w:t>part of the West Highland Line in Scotland” can be pictured in both Figure 1, and 2</w:t>
      </w:r>
      <w:r w:rsidR="007272CF">
        <w:rPr>
          <w:lang w:eastAsia="en-US"/>
        </w:rPr>
        <w:t xml:space="preserve"> </w:t>
      </w:r>
      <w:r w:rsidR="00C9616E">
        <w:rPr>
          <w:lang w:eastAsia="en-US"/>
        </w:rPr>
        <w:fldChar w:fldCharType="begin"/>
      </w:r>
      <w:r w:rsidR="00C9616E">
        <w:rPr>
          <w:lang w:eastAsia="en-US"/>
        </w:rPr>
        <w:instrText xml:space="preserve"> ADDIN ZOTERO_ITEM CSL_CITATION {"citationID":"CBEzxOZV","properties":{"formattedCitation":"({\\i{}The Jacobite} (steam train), 2025)","plainCitation":"(The Jacobite (steam train), 2025)","noteIndex":0},"citationItems":[{"id":171,"uris":["http://zotero.org/users/16707351/items/PEP5XH6C"],"itemData":{"id":171,"type":"entry-encyclopedia","abstract":"The Jacobite is a steam locomotive-hauled tourist train service that operates over part of the West Highland Line in Scotland. It has been operating under various names and with different operators every summer since 1984.","container-title":"Wikipedia","language":"en","license":"Creative Commons Attribution-ShareAlike License","note":"Page Version ID: 1290249391","source":"Wikipedia","title":"&lt;i&gt;The Jacobite&lt;/i&gt; (steam train)","URL":"https://en.wikipedia.org/w/index.php?title=The_Jacobite_(steam_train)&amp;oldid=1290249391","accessed":{"date-parts":[["2025",7,29]]},"issued":{"date-parts":[["2025",5,13]]}}}],"schema":"https://github.com/citation-style-language/schema/raw/master/csl-citation.json"} </w:instrText>
      </w:r>
      <w:r w:rsidR="00C9616E">
        <w:rPr>
          <w:lang w:eastAsia="en-US"/>
        </w:rPr>
        <w:fldChar w:fldCharType="separate"/>
      </w:r>
      <w:r w:rsidR="00C9616E" w:rsidRPr="00C9616E">
        <w:rPr>
          <w:rFonts w:eastAsiaTheme="minorHAnsi" w:cs="Arial"/>
          <w:lang w:eastAsia="en-US"/>
          <w14:ligatures w14:val="standardContextual"/>
        </w:rPr>
        <w:t>(</w:t>
      </w:r>
      <w:r w:rsidR="00C9616E" w:rsidRPr="00C9616E">
        <w:rPr>
          <w:rFonts w:eastAsiaTheme="minorHAnsi" w:cs="Arial"/>
          <w:i/>
          <w:iCs/>
          <w:lang w:eastAsia="en-US"/>
          <w14:ligatures w14:val="standardContextual"/>
        </w:rPr>
        <w:t>The Jacobite</w:t>
      </w:r>
      <w:r w:rsidR="00C9616E" w:rsidRPr="00C9616E">
        <w:rPr>
          <w:rFonts w:eastAsiaTheme="minorHAnsi" w:cs="Arial"/>
          <w:lang w:eastAsia="en-US"/>
          <w14:ligatures w14:val="standardContextual"/>
        </w:rPr>
        <w:t xml:space="preserve"> (steam train), 2025)</w:t>
      </w:r>
      <w:r w:rsidR="00C9616E">
        <w:rPr>
          <w:lang w:eastAsia="en-US"/>
        </w:rPr>
        <w:fldChar w:fldCharType="end"/>
      </w:r>
      <w:r w:rsidR="00BF6D0C">
        <w:rPr>
          <w:lang w:eastAsia="en-US"/>
        </w:rPr>
        <w:t>.</w:t>
      </w:r>
      <w:r w:rsidR="00A66973">
        <w:rPr>
          <w:lang w:eastAsia="en-US"/>
        </w:rPr>
        <w:t xml:space="preserve"> However, </w:t>
      </w:r>
      <w:r w:rsidR="00CB2453">
        <w:rPr>
          <w:lang w:eastAsia="en-US"/>
        </w:rPr>
        <w:t>two noticeable errors can be identified in Figure 1. Firstly, a second chimney can be identified at the rear of the driving carriage, whereas only one exists on the real</w:t>
      </w:r>
      <w:r w:rsidR="009D39D8">
        <w:rPr>
          <w:lang w:eastAsia="en-US"/>
        </w:rPr>
        <w:t>-world</w:t>
      </w:r>
      <w:r w:rsidR="00CB2453">
        <w:rPr>
          <w:lang w:eastAsia="en-US"/>
        </w:rPr>
        <w:t xml:space="preserve"> train. Secondly, </w:t>
      </w:r>
      <w:r w:rsidR="000B76A1">
        <w:rPr>
          <w:lang w:eastAsia="en-US"/>
        </w:rPr>
        <w:t>some of the carriages – such as Carriage 4 and 6</w:t>
      </w:r>
      <w:r w:rsidR="00CB1D88">
        <w:rPr>
          <w:lang w:eastAsia="en-US"/>
        </w:rPr>
        <w:t xml:space="preserve"> in Figure 1</w:t>
      </w:r>
      <w:r w:rsidR="000B76A1">
        <w:rPr>
          <w:lang w:eastAsia="en-US"/>
        </w:rPr>
        <w:t xml:space="preserve"> –</w:t>
      </w:r>
      <w:r w:rsidR="00CB1D88">
        <w:rPr>
          <w:lang w:eastAsia="en-US"/>
        </w:rPr>
        <w:t xml:space="preserve"> </w:t>
      </w:r>
      <w:r w:rsidR="000B76A1">
        <w:rPr>
          <w:lang w:eastAsia="en-US"/>
        </w:rPr>
        <w:t>are noticeably longer in length than in comparison with other carriages attached to the service.</w:t>
      </w:r>
    </w:p>
    <w:p w14:paraId="641ABFFD" w14:textId="62A89637" w:rsidR="000B7DBD" w:rsidRDefault="000B7DBD" w:rsidP="00A62093">
      <w:pPr>
        <w:rPr>
          <w:lang w:eastAsia="en-US"/>
        </w:rPr>
      </w:pPr>
    </w:p>
    <w:p w14:paraId="6ED9373A" w14:textId="3F7F7CCD" w:rsidR="000B7DBD" w:rsidRDefault="002E1063" w:rsidP="00A62093">
      <w:pPr>
        <w:rPr>
          <w:lang w:eastAsia="en-US"/>
        </w:rPr>
      </w:pPr>
      <w:r>
        <w:rPr>
          <w:lang w:eastAsia="en-US"/>
        </w:rPr>
        <w:t>Furthermore, a more specific – yet highly significant – concern in AI has centred on Stable</w:t>
      </w:r>
      <w:r w:rsidR="00FD5FF8">
        <w:rPr>
          <w:lang w:eastAsia="en-US"/>
        </w:rPr>
        <w:t xml:space="preserve"> Diffusion</w:t>
      </w:r>
      <w:r w:rsidR="00F405F2">
        <w:rPr>
          <w:lang w:eastAsia="en-US"/>
        </w:rPr>
        <w:t xml:space="preserve"> (SD)</w:t>
      </w:r>
      <w:r w:rsidR="00FD5FF8">
        <w:rPr>
          <w:lang w:eastAsia="en-US"/>
        </w:rPr>
        <w:t>. As aforementioned previously, one example of a</w:t>
      </w:r>
      <w:r w:rsidR="00404C92">
        <w:rPr>
          <w:lang w:eastAsia="en-US"/>
        </w:rPr>
        <w:t>n SD Model is “Sora” by OpenAI</w:t>
      </w:r>
      <w:r w:rsidR="00651DE1">
        <w:rPr>
          <w:lang w:eastAsia="en-US"/>
        </w:rPr>
        <w:t xml:space="preserve"> </w:t>
      </w:r>
      <w:r w:rsidR="00CF5F3F">
        <w:rPr>
          <w:lang w:eastAsia="en-US"/>
        </w:rPr>
        <w:fldChar w:fldCharType="begin"/>
      </w:r>
      <w:r w:rsidR="00CF5F3F">
        <w:rPr>
          <w:lang w:eastAsia="en-US"/>
        </w:rPr>
        <w:instrText xml:space="preserve"> ADDIN ZOTERO_ITEM CSL_CITATION {"citationID":"aGIQQ6Vq","properties":{"formattedCitation":"(Sora, n.d.)","plainCitation":"(Sora, n.d.)","noteIndex":0},"citationItems":[{"id":173,"uris":["http://zotero.org/users/16707351/items/UE8576MX"],"itemData":{"id":173,"type":"webpage","abstract":"Sora is OpenAI’s video generation model, designed to take text, image, and video inputs and generate a new video as an output. Users can create videos in various formats, generate new content from text, or enhance, remix, and blend their own assets.","language":"en-US","title":"Sora","URL":"https://openai.com/sora/","accessed":{"date-parts":[["2025",7,29]]}}}],"schema":"https://github.com/citation-style-language/schema/raw/master/csl-citation.json"} </w:instrText>
      </w:r>
      <w:r w:rsidR="00CF5F3F">
        <w:rPr>
          <w:lang w:eastAsia="en-US"/>
        </w:rPr>
        <w:fldChar w:fldCharType="separate"/>
      </w:r>
      <w:r w:rsidR="00CF5F3F">
        <w:rPr>
          <w:noProof/>
          <w:lang w:eastAsia="en-US"/>
        </w:rPr>
        <w:t>(Sora, n.d.)</w:t>
      </w:r>
      <w:r w:rsidR="00CF5F3F">
        <w:rPr>
          <w:lang w:eastAsia="en-US"/>
        </w:rPr>
        <w:fldChar w:fldCharType="end"/>
      </w:r>
      <w:r w:rsidR="00404C92">
        <w:rPr>
          <w:lang w:eastAsia="en-US"/>
        </w:rPr>
        <w:t xml:space="preserve">. </w:t>
      </w:r>
      <w:r w:rsidR="00676351">
        <w:rPr>
          <w:lang w:eastAsia="en-US"/>
        </w:rPr>
        <w:t xml:space="preserve">As to be expected with developments, such as “Sora”, </w:t>
      </w:r>
      <w:r w:rsidR="005C2BD8">
        <w:rPr>
          <w:lang w:eastAsia="en-US"/>
        </w:rPr>
        <w:t xml:space="preserve">the question of malicious use, and foul play, has enacted itself at the forefront of many people’s minds regarding SD, and its potential to accelerate the </w:t>
      </w:r>
      <w:r w:rsidR="00503D0C">
        <w:rPr>
          <w:lang w:eastAsia="en-US"/>
        </w:rPr>
        <w:t>deterioration</w:t>
      </w:r>
      <w:r w:rsidR="005C2BD8">
        <w:rPr>
          <w:lang w:eastAsia="en-US"/>
        </w:rPr>
        <w:t xml:space="preserve"> of the boundary between authentic, and </w:t>
      </w:r>
      <w:r w:rsidR="00FF027A">
        <w:rPr>
          <w:lang w:eastAsia="en-US"/>
        </w:rPr>
        <w:t>synthetic</w:t>
      </w:r>
      <w:r w:rsidR="005C2BD8">
        <w:rPr>
          <w:lang w:eastAsia="en-US"/>
        </w:rPr>
        <w:t xml:space="preserve">, content online if not policed </w:t>
      </w:r>
      <w:r w:rsidR="009275F6">
        <w:rPr>
          <w:lang w:eastAsia="en-US"/>
        </w:rPr>
        <w:t xml:space="preserve">stringently. As Lee et al., 2023 have discerned, they believe the “societal implications…”, more specifically, the use of “deepfakes”, and their “potential for misuse in scenarios like cyberbullying, political propaganda, and revenge porn…” will only contribute to the “erosion of trust”, </w:t>
      </w:r>
      <w:r w:rsidR="00C96631">
        <w:rPr>
          <w:lang w:eastAsia="en-US"/>
        </w:rPr>
        <w:t>the deliberate and sustained defamation of one’s reputation, and a hypothetical catastrophic loss of all human-authored content across the Internet</w:t>
      </w:r>
      <w:r w:rsidR="00273187">
        <w:rPr>
          <w:lang w:eastAsia="en-US"/>
        </w:rPr>
        <w:t>.</w:t>
      </w:r>
    </w:p>
    <w:p w14:paraId="75D9F3B8" w14:textId="77777777" w:rsidR="001533C8" w:rsidRDefault="001533C8" w:rsidP="00A62093">
      <w:pPr>
        <w:rPr>
          <w:lang w:eastAsia="en-US"/>
        </w:rPr>
      </w:pPr>
    </w:p>
    <w:p w14:paraId="3CA34A6B" w14:textId="3471BFAE" w:rsidR="001533C8" w:rsidRDefault="001533C8" w:rsidP="00A62093">
      <w:pPr>
        <w:rPr>
          <w:lang w:eastAsia="en-US"/>
        </w:rPr>
      </w:pPr>
      <w:r>
        <w:rPr>
          <w:lang w:eastAsia="en-US"/>
        </w:rPr>
        <w:t xml:space="preserve">However, </w:t>
      </w:r>
      <w:r w:rsidR="00D2753B">
        <w:rPr>
          <w:lang w:eastAsia="en-US"/>
        </w:rPr>
        <w:t xml:space="preserve">every cloud has a silver lining – and this is especially true for AI. </w:t>
      </w:r>
      <w:r w:rsidR="00D04670">
        <w:rPr>
          <w:lang w:eastAsia="en-US"/>
        </w:rPr>
        <w:t>It’d be naïve</w:t>
      </w:r>
      <w:r w:rsidR="00846D76">
        <w:rPr>
          <w:lang w:eastAsia="en-US"/>
        </w:rPr>
        <w:t xml:space="preserve">, </w:t>
      </w:r>
      <w:r w:rsidR="007A06F7">
        <w:rPr>
          <w:lang w:eastAsia="en-US"/>
        </w:rPr>
        <w:t xml:space="preserve">impractical, and detrimental to further human technological, and real-world advancements across all forms of practices, </w:t>
      </w:r>
      <w:r w:rsidR="004B3CB7">
        <w:rPr>
          <w:lang w:eastAsia="en-US"/>
        </w:rPr>
        <w:t xml:space="preserve">the </w:t>
      </w:r>
      <w:r w:rsidR="007A06F7">
        <w:rPr>
          <w:lang w:eastAsia="en-US"/>
        </w:rPr>
        <w:t>arts, and subjects</w:t>
      </w:r>
      <w:r w:rsidR="0054698F">
        <w:rPr>
          <w:lang w:eastAsia="en-US"/>
        </w:rPr>
        <w:t xml:space="preserve">; to cease further AI development due to this, despite the severity of these hypothetical </w:t>
      </w:r>
      <w:r w:rsidR="00864A8D">
        <w:rPr>
          <w:lang w:eastAsia="en-US"/>
        </w:rPr>
        <w:t>dilemmas.</w:t>
      </w:r>
      <w:r w:rsidR="00441124">
        <w:rPr>
          <w:lang w:eastAsia="en-US"/>
        </w:rPr>
        <w:t xml:space="preserve"> Ironically, defamatory</w:t>
      </w:r>
      <w:r w:rsidR="001A2DAA">
        <w:rPr>
          <w:lang w:eastAsia="en-US"/>
        </w:rPr>
        <w:t xml:space="preserve"> uses of AI, according to the European Union</w:t>
      </w:r>
      <w:r w:rsidR="007763CB">
        <w:rPr>
          <w:lang w:eastAsia="en-US"/>
        </w:rPr>
        <w:t xml:space="preserve"> (EU), are only distinguished as </w:t>
      </w:r>
      <w:r w:rsidR="001D5D45">
        <w:rPr>
          <w:lang w:eastAsia="en-US"/>
        </w:rPr>
        <w:t>“low risk” algorithms, and the use of “deep fakes”, for example, only subjects a creator to cultivate the “nature of the output”</w:t>
      </w:r>
      <w:r w:rsidR="00A82673">
        <w:rPr>
          <w:lang w:eastAsia="en-US"/>
        </w:rPr>
        <w:t xml:space="preserve"> </w:t>
      </w:r>
      <w:r w:rsidR="00A82673">
        <w:rPr>
          <w:lang w:eastAsia="en-US"/>
        </w:rPr>
        <w:fldChar w:fldCharType="begin"/>
      </w:r>
      <w:r w:rsidR="00A82673">
        <w:rPr>
          <w:lang w:eastAsia="en-US"/>
        </w:rPr>
        <w:instrText xml:space="preserve"> ADDIN ZOTERO_ITEM CSL_CITATION {"citationID":"Rhv36uoU","properties":{"formattedCitation":"(Burri, n.d.)","plainCitation":"(Burri, n.d.)","noteIndex":0},"citationItems":[{"id":120,"uris":["http://zotero.org/users/16707351/items/UAEEJU6N"],"itemData":{"id":120,"type":"article-journal","language":"en","source":"Zotero","title":"The New EU Legislation on Artificial Intelligence: A Primer","author":[{"family":"Burri","given":"Thomas"}]}}],"schema":"https://github.com/citation-style-language/schema/raw/master/csl-citation.json"} </w:instrText>
      </w:r>
      <w:r w:rsidR="00A82673">
        <w:rPr>
          <w:lang w:eastAsia="en-US"/>
        </w:rPr>
        <w:fldChar w:fldCharType="separate"/>
      </w:r>
      <w:r w:rsidR="00A82673">
        <w:rPr>
          <w:noProof/>
          <w:lang w:eastAsia="en-US"/>
        </w:rPr>
        <w:t>(Burri, n.d.)</w:t>
      </w:r>
      <w:r w:rsidR="00A82673">
        <w:rPr>
          <w:lang w:eastAsia="en-US"/>
        </w:rPr>
        <w:fldChar w:fldCharType="end"/>
      </w:r>
      <w:r w:rsidR="001D5D45">
        <w:rPr>
          <w:lang w:eastAsia="en-US"/>
        </w:rPr>
        <w:t>.</w:t>
      </w:r>
      <w:r w:rsidR="00363CF4">
        <w:rPr>
          <w:lang w:eastAsia="en-US"/>
        </w:rPr>
        <w:t xml:space="preserve"> Moreover, the ability to distinguish between </w:t>
      </w:r>
      <w:r w:rsidR="00FA3BB3">
        <w:rPr>
          <w:lang w:eastAsia="en-US"/>
        </w:rPr>
        <w:t xml:space="preserve">AI-generated (synthetic), and human-generated (authentic) content is becoming increasingly </w:t>
      </w:r>
      <w:r w:rsidR="00C30F54">
        <w:rPr>
          <w:lang w:eastAsia="en-US"/>
        </w:rPr>
        <w:t>blurred</w:t>
      </w:r>
      <w:r w:rsidR="009C6CD9">
        <w:rPr>
          <w:lang w:eastAsia="en-US"/>
        </w:rPr>
        <w:t xml:space="preserve"> – as studies into </w:t>
      </w:r>
      <w:r w:rsidR="00FE4B7A">
        <w:rPr>
          <w:lang w:eastAsia="en-US"/>
        </w:rPr>
        <w:t xml:space="preserve">facial hyperrealism emanated that the “three most humanlike faces were </w:t>
      </w:r>
      <w:r w:rsidR="00CE4D68">
        <w:rPr>
          <w:lang w:eastAsia="en-US"/>
        </w:rPr>
        <w:t>actually</w:t>
      </w:r>
      <w:r w:rsidR="00FE4B7A">
        <w:rPr>
          <w:lang w:eastAsia="en-US"/>
        </w:rPr>
        <w:t xml:space="preserve"> AI-generated</w:t>
      </w:r>
      <w:r w:rsidR="0061757B">
        <w:rPr>
          <w:lang w:eastAsia="en-US"/>
        </w:rPr>
        <w:t>”</w:t>
      </w:r>
      <w:r w:rsidR="008C29BC">
        <w:rPr>
          <w:lang w:eastAsia="en-US"/>
        </w:rPr>
        <w:t xml:space="preserve"> </w:t>
      </w:r>
      <w:r w:rsidR="008C29BC">
        <w:rPr>
          <w:lang w:eastAsia="en-US"/>
        </w:rPr>
        <w:fldChar w:fldCharType="begin"/>
      </w:r>
      <w:r w:rsidR="008C29BC">
        <w:rPr>
          <w:lang w:eastAsia="en-US"/>
        </w:rPr>
        <w:instrText xml:space="preserve"> ADDIN ZOTERO_ITEM CSL_CITATION {"citationID":"LDFAJ2Eo","properties":{"formattedCitation":"(Miller et al., 2023)","plainCitation":"(Miller et al., 2023)","noteIndex":0},"citationItems":[{"id":125,"uris":["http://zotero.org/users/16707351/items/FWHIJ8P7"],"itemData":{"id":125,"type":"article-journal","abstract":"Recent evidence shows that AI-generated faces are now indistinguishable from human faces. However, algorithms are trained disproportionately on White faces, and thus White AI faces may appear especially realistic. In Experiment 1 (N = 124 adults), alongside our reanalysis of previously published data, we showed that White AI faces are judged as human more often than actual human faces—a phenomenon we term AI hyperrealism. Paradoxically, people who made the most errors in this task were the most confident (a Dunning-Kruger effect). In Experiment 2 (N = 610 adults), we used face-space theory and participant qualitative reports to identify key facial attributes that distinguish AI from human faces but were misinterpreted by participants, leading to AI hyperrealism. However, the attributes permitted high accuracy using machine learning. These findings illustrate how psychological theory can inform understanding of AI outputs and provide direction for debiasing AI algorithms, thereby promoting the ethical use of AI.","container-title":"Psychological Science","DOI":"10.1177/09567976231207095","ISSN":"0956-7976, 1467-9280","issue":"12","journalAbbreviation":"Psychol Sci","language":"en","page":"1390-1403","source":"DOI.org (Crossref)","title":"AI Hyperrealism: Why AI Faces Are Perceived as More Real Than Human Ones","title-short":"AI Hyperrealism","volume":"34","author":[{"family":"Miller","given":"Elizabeth J."},{"family":"Steward","given":"Ben A."},{"family":"Witkower","given":"Zak"},{"family":"Sutherland","given":"Clare A. M."},{"family":"Krumhuber","given":"Eva G."},{"family":"Dawel","given":"Amy"}],"issued":{"date-parts":[["2023",12]]}}}],"schema":"https://github.com/citation-style-language/schema/raw/master/csl-citation.json"} </w:instrText>
      </w:r>
      <w:r w:rsidR="008C29BC">
        <w:rPr>
          <w:lang w:eastAsia="en-US"/>
        </w:rPr>
        <w:fldChar w:fldCharType="separate"/>
      </w:r>
      <w:r w:rsidR="008C29BC">
        <w:rPr>
          <w:noProof/>
          <w:lang w:eastAsia="en-US"/>
        </w:rPr>
        <w:t>(Miller et al., 2023)</w:t>
      </w:r>
      <w:r w:rsidR="008C29BC">
        <w:rPr>
          <w:lang w:eastAsia="en-US"/>
        </w:rPr>
        <w:fldChar w:fldCharType="end"/>
      </w:r>
      <w:r w:rsidR="0061757B">
        <w:rPr>
          <w:lang w:eastAsia="en-US"/>
        </w:rPr>
        <w:t>.</w:t>
      </w:r>
    </w:p>
    <w:p w14:paraId="7B960A24" w14:textId="77777777" w:rsidR="009F6455" w:rsidRDefault="009F6455" w:rsidP="00A62093">
      <w:pPr>
        <w:rPr>
          <w:lang w:eastAsia="en-US"/>
        </w:rPr>
      </w:pPr>
    </w:p>
    <w:p w14:paraId="6E19DC2A" w14:textId="6867BF38" w:rsidR="009F6455" w:rsidRDefault="009F6455" w:rsidP="00A62093">
      <w:pPr>
        <w:rPr>
          <w:lang w:eastAsia="en-US"/>
        </w:rPr>
      </w:pPr>
      <w:r>
        <w:rPr>
          <w:lang w:eastAsia="en-US"/>
        </w:rPr>
        <w:t>Although this paper</w:t>
      </w:r>
      <w:r w:rsidR="004C6EFA">
        <w:rPr>
          <w:lang w:eastAsia="en-US"/>
        </w:rPr>
        <w:t xml:space="preserve"> is </w:t>
      </w:r>
      <w:r w:rsidR="0053052B">
        <w:rPr>
          <w:lang w:eastAsia="en-US"/>
        </w:rPr>
        <w:t>primarily</w:t>
      </w:r>
      <w:r w:rsidR="004C6EFA">
        <w:rPr>
          <w:lang w:eastAsia="en-US"/>
        </w:rPr>
        <w:t xml:space="preserve"> </w:t>
      </w:r>
      <w:r w:rsidR="0053052B">
        <w:rPr>
          <w:lang w:eastAsia="en-US"/>
        </w:rPr>
        <w:t>centred on presenting a credible technological solution to the growing malicious potential that AI has to undermine the integrity of visual authentic content</w:t>
      </w:r>
      <w:r w:rsidR="004D6D7D">
        <w:rPr>
          <w:lang w:eastAsia="en-US"/>
        </w:rPr>
        <w:t>, and further contribute to the growing issue of “erosion of trust”</w:t>
      </w:r>
      <w:r w:rsidR="0053052B">
        <w:rPr>
          <w:lang w:eastAsia="en-US"/>
        </w:rPr>
        <w:t xml:space="preserve"> – </w:t>
      </w:r>
      <w:r w:rsidR="00281143">
        <w:rPr>
          <w:lang w:eastAsia="en-US"/>
        </w:rPr>
        <w:t xml:space="preserve">this paper </w:t>
      </w:r>
      <w:r w:rsidR="00583169">
        <w:rPr>
          <w:lang w:eastAsia="en-US"/>
        </w:rPr>
        <w:t>see</w:t>
      </w:r>
      <w:r w:rsidR="00B47783">
        <w:rPr>
          <w:lang w:eastAsia="en-US"/>
        </w:rPr>
        <w:t>ks</w:t>
      </w:r>
      <w:r w:rsidR="00281143">
        <w:rPr>
          <w:lang w:eastAsia="en-US"/>
        </w:rPr>
        <w:t xml:space="preserve"> to briefly</w:t>
      </w:r>
      <w:r w:rsidR="0053052B">
        <w:rPr>
          <w:lang w:eastAsia="en-US"/>
        </w:rPr>
        <w:t xml:space="preserve"> establish just how wide an issue this is to all peoples, including those who might not even </w:t>
      </w:r>
      <w:r w:rsidR="0053052B">
        <w:rPr>
          <w:lang w:eastAsia="en-US"/>
        </w:rPr>
        <w:lastRenderedPageBreak/>
        <w:t>use the Internet</w:t>
      </w:r>
      <w:r w:rsidR="00215984">
        <w:rPr>
          <w:lang w:eastAsia="en-US"/>
        </w:rPr>
        <w:t xml:space="preserve"> – through the use of auditory “</w:t>
      </w:r>
      <w:proofErr w:type="spellStart"/>
      <w:r w:rsidR="00215984">
        <w:rPr>
          <w:lang w:eastAsia="en-US"/>
        </w:rPr>
        <w:t>Deepfaking</w:t>
      </w:r>
      <w:proofErr w:type="spellEnd"/>
      <w:r w:rsidR="00215984">
        <w:rPr>
          <w:lang w:eastAsia="en-US"/>
        </w:rPr>
        <w:t xml:space="preserve">”. </w:t>
      </w:r>
      <w:r w:rsidR="0053052B">
        <w:rPr>
          <w:lang w:eastAsia="en-US"/>
        </w:rPr>
        <w:t xml:space="preserve"> </w:t>
      </w:r>
      <w:r w:rsidR="004D6D7D">
        <w:rPr>
          <w:lang w:eastAsia="en-US"/>
        </w:rPr>
        <w:t xml:space="preserve">Hearing loss is a “significant global issue”, with over </w:t>
      </w:r>
      <w:r w:rsidR="009563FD">
        <w:rPr>
          <w:lang w:eastAsia="en-US"/>
        </w:rPr>
        <w:t>“1.5 billion people worldwide” being affected, according to the World Health Organisation (WHO)</w:t>
      </w:r>
      <w:r w:rsidR="004D6B7F">
        <w:rPr>
          <w:lang w:eastAsia="en-US"/>
        </w:rPr>
        <w:t xml:space="preserve"> </w:t>
      </w:r>
      <w:r w:rsidR="004D6B7F">
        <w:rPr>
          <w:lang w:eastAsia="en-US"/>
        </w:rPr>
        <w:fldChar w:fldCharType="begin"/>
      </w:r>
      <w:r w:rsidR="004D6B7F">
        <w:rPr>
          <w:lang w:eastAsia="en-US"/>
        </w:rPr>
        <w:instrText xml:space="preserve"> ADDIN ZOTERO_ITEM CSL_CITATION {"citationID":"suz8Cm0O","properties":{"formattedCitation":"(Pasternak et al., 2025)","plainCitation":"(Pasternak et al., 2025)","noteIndex":0},"citationItems":[{"id":176,"uris":["http://zotero.org/users/16707351/items/JB7HY6GS"],"itemData":{"id":176,"type":"paper-conference","abstract":"Cochlear implants (CIs) allow deaf and hard-ofhearing individuals to use audio devices, such as phones or voice assistants. However, the advent of increasingly sophisticated synthetic audio (i.e., deepfakes) potentially threatens these users. Yet, this population’s susceptibility to such attacks is unclear. In this paper, we perform the first study of the impact of audio deepfakes on CI populations. We examine the use of CI-simulated audio within deepfake detectors. Based on these results, we conduct a user study with 35 CI users and 87 hearing persons (HPs) to determine differences in how CI users perceive deepfake audio. We show that CI users can, similarly to HPs, identify text-to-speech generated deepfakes. Yet, they perform substantially worse for voice conversion deepfake generation algorithms, achieving only 67% correct audio classification. We also evaluate how detection models trained on a CI-simulated audio compare to CI users and investigate if they can effectively act as proxies for CI users. This work begins an investigation into the intersection between adversarial audio and CI users to identify and mitigate threats against this marginalized group.","container-title":"Proceedings 2025 Network and Distributed System Security Symposium","DOI":"10.14722/ndss.2025.241117","event-place":"San Diego, CA, USA","event-title":"Network and Distributed System Security Symposium","ISBN":"979-8-9894372-8-3","language":"en","publisher":"Internet Society","publisher-place":"San Diego, CA, USA","source":"DOI.org (Crossref)","title":"Characterizing the Impact of Audio Deepfakes in the Presence of Cochlear Implant","URL":"https://www.ndss-symposium.org/wp-content/uploads/2025-1117-paper.pdf","author":[{"family":"Pasternak","given":"Magdalena"},{"family":"Warren","given":"Kevin"},{"family":"Olszewski","given":"Daniel"},{"family":"Nittrouer","given":"Susan"},{"family":"Traynor","given":"Patrick"},{"family":"Butler","given":"Kevin"}],"accessed":{"date-parts":[["2025",7,29]]},"issued":{"date-parts":[["2025"]]}}}],"schema":"https://github.com/citation-style-language/schema/raw/master/csl-citation.json"} </w:instrText>
      </w:r>
      <w:r w:rsidR="004D6B7F">
        <w:rPr>
          <w:lang w:eastAsia="en-US"/>
        </w:rPr>
        <w:fldChar w:fldCharType="separate"/>
      </w:r>
      <w:r w:rsidR="004D6B7F">
        <w:rPr>
          <w:noProof/>
          <w:lang w:eastAsia="en-US"/>
        </w:rPr>
        <w:t>(Pasternak et al., 2025)</w:t>
      </w:r>
      <w:r w:rsidR="004D6B7F">
        <w:rPr>
          <w:lang w:eastAsia="en-US"/>
        </w:rPr>
        <w:fldChar w:fldCharType="end"/>
      </w:r>
      <w:r w:rsidR="009563FD">
        <w:rPr>
          <w:lang w:eastAsia="en-US"/>
        </w:rPr>
        <w:t>.</w:t>
      </w:r>
      <w:r w:rsidR="003B7905">
        <w:rPr>
          <w:lang w:eastAsia="en-US"/>
        </w:rPr>
        <w:t xml:space="preserve"> Pasternak et al., 2025 continue to describe that recent advances in “synthetically generated audio” </w:t>
      </w:r>
      <w:r w:rsidR="00DA1D5F">
        <w:rPr>
          <w:lang w:eastAsia="en-US"/>
        </w:rPr>
        <w:t>has been used to “commit fraud”, and “spread disinformation”</w:t>
      </w:r>
      <w:r w:rsidR="00BB0BC8">
        <w:rPr>
          <w:lang w:eastAsia="en-US"/>
        </w:rPr>
        <w:t xml:space="preserve"> – and this issue has predominantly been enforced by malicious actors to target vulnerable stakeholders with Cochlear Implants (CI), </w:t>
      </w:r>
      <w:r w:rsidR="00A92135">
        <w:rPr>
          <w:lang w:eastAsia="en-US"/>
        </w:rPr>
        <w:t>an electronic device that “stimulate the auditory nerve, allowing users to regain a modicum of hearing”.</w:t>
      </w:r>
    </w:p>
    <w:p w14:paraId="4A5521A1" w14:textId="77777777" w:rsidR="00E15B48" w:rsidRDefault="00E15B48" w:rsidP="00A62093">
      <w:pPr>
        <w:rPr>
          <w:lang w:eastAsia="en-US"/>
        </w:rPr>
      </w:pPr>
    </w:p>
    <w:p w14:paraId="4887D252" w14:textId="6367665D" w:rsidR="00E15B48" w:rsidRDefault="00E15B48" w:rsidP="00A62093">
      <w:pPr>
        <w:rPr>
          <w:lang w:eastAsia="en-US"/>
        </w:rPr>
      </w:pPr>
      <w:r>
        <w:rPr>
          <w:lang w:eastAsia="en-US"/>
        </w:rPr>
        <w:t xml:space="preserve">The primary issue with Deepfake detection both graphically, and </w:t>
      </w:r>
      <w:r w:rsidR="00923855">
        <w:rPr>
          <w:lang w:eastAsia="en-US"/>
        </w:rPr>
        <w:t>auditorily</w:t>
      </w:r>
      <w:r>
        <w:rPr>
          <w:lang w:eastAsia="en-US"/>
        </w:rPr>
        <w:t xml:space="preserve">, is that there is no definitive way to distinguish </w:t>
      </w:r>
      <w:r w:rsidR="00923855">
        <w:rPr>
          <w:lang w:eastAsia="en-US"/>
        </w:rPr>
        <w:t>authentic</w:t>
      </w:r>
      <w:r>
        <w:rPr>
          <w:lang w:eastAsia="en-US"/>
        </w:rPr>
        <w:t xml:space="preserve"> from synthetic content.</w:t>
      </w:r>
      <w:r w:rsidR="00171492">
        <w:rPr>
          <w:lang w:eastAsia="en-US"/>
        </w:rPr>
        <w:t xml:space="preserve"> Rather, </w:t>
      </w:r>
      <w:r w:rsidR="00760135">
        <w:rPr>
          <w:lang w:eastAsia="en-US"/>
        </w:rPr>
        <w:t>unassuming characteristics</w:t>
      </w:r>
      <w:r w:rsidR="0056003B">
        <w:rPr>
          <w:lang w:eastAsia="en-US"/>
        </w:rPr>
        <w:t xml:space="preserve"> must be discerned subtly by the recipient whether the target image, video, or audio, is a form of AI or not. Pasternak et al., 2023 continue by writing that </w:t>
      </w:r>
      <w:r w:rsidR="00AE0474">
        <w:rPr>
          <w:lang w:eastAsia="en-US"/>
        </w:rPr>
        <w:t>cues, like “robotic-like sounds”, “</w:t>
      </w:r>
      <w:r w:rsidR="0026021F">
        <w:rPr>
          <w:lang w:eastAsia="en-US"/>
        </w:rPr>
        <w:t>pitch and inflection”, “</w:t>
      </w:r>
      <w:r w:rsidR="00BD5370">
        <w:rPr>
          <w:lang w:eastAsia="en-US"/>
        </w:rPr>
        <w:t xml:space="preserve">speed”, </w:t>
      </w:r>
      <w:r w:rsidR="00386EBA">
        <w:rPr>
          <w:lang w:eastAsia="en-US"/>
        </w:rPr>
        <w:t xml:space="preserve">“breathing patterns”, </w:t>
      </w:r>
      <w:r w:rsidR="008671FF">
        <w:rPr>
          <w:lang w:eastAsia="en-US"/>
        </w:rPr>
        <w:t>“sound quality”, and “</w:t>
      </w:r>
      <w:r w:rsidR="0091324C">
        <w:rPr>
          <w:lang w:eastAsia="en-US"/>
        </w:rPr>
        <w:t xml:space="preserve">vocal artifacts” (e.g. “breathing sounds, lip smacks, tongue movements”) </w:t>
      </w:r>
      <w:r w:rsidR="008D76F4">
        <w:rPr>
          <w:lang w:eastAsia="en-US"/>
        </w:rPr>
        <w:t>must be fervently observed</w:t>
      </w:r>
      <w:r w:rsidR="00257D1B">
        <w:rPr>
          <w:lang w:eastAsia="en-US"/>
        </w:rPr>
        <w:t xml:space="preserve"> to identify synthetic content. Though to </w:t>
      </w:r>
      <w:proofErr w:type="gramStart"/>
      <w:r w:rsidR="00257D1B">
        <w:rPr>
          <w:lang w:eastAsia="en-US"/>
        </w:rPr>
        <w:t>the vast majority of</w:t>
      </w:r>
      <w:proofErr w:type="gramEnd"/>
      <w:r w:rsidR="00257D1B">
        <w:rPr>
          <w:lang w:eastAsia="en-US"/>
        </w:rPr>
        <w:t xml:space="preserve"> people, most of which </w:t>
      </w:r>
      <w:r w:rsidR="00800F26">
        <w:rPr>
          <w:lang w:eastAsia="en-US"/>
        </w:rPr>
        <w:t xml:space="preserve">who </w:t>
      </w:r>
      <w:r w:rsidR="00257D1B">
        <w:rPr>
          <w:lang w:eastAsia="en-US"/>
        </w:rPr>
        <w:t xml:space="preserve">would be none the wiser to synthetic content, </w:t>
      </w:r>
      <w:r w:rsidR="00901296">
        <w:rPr>
          <w:lang w:eastAsia="en-US"/>
        </w:rPr>
        <w:t xml:space="preserve">they </w:t>
      </w:r>
      <w:r w:rsidR="00257D1B">
        <w:rPr>
          <w:lang w:eastAsia="en-US"/>
        </w:rPr>
        <w:t xml:space="preserve">would most likely be caught </w:t>
      </w:r>
      <w:proofErr w:type="gramStart"/>
      <w:r w:rsidR="00257D1B">
        <w:rPr>
          <w:lang w:eastAsia="en-US"/>
        </w:rPr>
        <w:t xml:space="preserve">out, </w:t>
      </w:r>
      <w:r w:rsidR="00BA60AE">
        <w:rPr>
          <w:lang w:eastAsia="en-US"/>
        </w:rPr>
        <w:t>and</w:t>
      </w:r>
      <w:proofErr w:type="gramEnd"/>
      <w:r w:rsidR="00BA60AE">
        <w:rPr>
          <w:lang w:eastAsia="en-US"/>
        </w:rPr>
        <w:t xml:space="preserve"> </w:t>
      </w:r>
      <w:r w:rsidR="005852C1">
        <w:rPr>
          <w:lang w:eastAsia="en-US"/>
        </w:rPr>
        <w:t>unfairly punished</w:t>
      </w:r>
      <w:r w:rsidR="00612922">
        <w:rPr>
          <w:lang w:eastAsia="en-US"/>
        </w:rPr>
        <w:t xml:space="preserve"> mercilessly</w:t>
      </w:r>
      <w:r w:rsidR="00F94F93">
        <w:rPr>
          <w:lang w:eastAsia="en-US"/>
        </w:rPr>
        <w:t xml:space="preserve"> – whether it be for the aim of financial manipulation, or identity theft, to name two examples that come to mind.</w:t>
      </w:r>
      <w:r w:rsidR="00C87426">
        <w:rPr>
          <w:lang w:eastAsia="en-US"/>
        </w:rPr>
        <w:t xml:space="preserve"> For instance, a “CEO of a UK energy-based firm…”, in March 2019, “…thought he was on the phone with his German boss…” who “…had asked him to send 200,000 Euros to a Hungarian supplier</w:t>
      </w:r>
      <w:r w:rsidR="002F4BB6">
        <w:rPr>
          <w:lang w:eastAsia="en-US"/>
        </w:rPr>
        <w:t>…” – the issue though – “…criminals had used AI to impersonate him”, although the business “figured out it was not the CEO before the second transfer…” An initial “transfer of</w:t>
      </w:r>
      <w:r w:rsidR="007E0AD2">
        <w:rPr>
          <w:lang w:eastAsia="en-US"/>
        </w:rPr>
        <w:t>…</w:t>
      </w:r>
      <w:r w:rsidR="002F4BB6">
        <w:rPr>
          <w:lang w:eastAsia="en-US"/>
        </w:rPr>
        <w:t>money” had already taken place</w:t>
      </w:r>
      <w:r w:rsidR="00253D14">
        <w:rPr>
          <w:lang w:eastAsia="en-US"/>
        </w:rPr>
        <w:t xml:space="preserve"> </w:t>
      </w:r>
      <w:r w:rsidR="00253D14">
        <w:rPr>
          <w:lang w:eastAsia="en-US"/>
        </w:rPr>
        <w:fldChar w:fldCharType="begin"/>
      </w:r>
      <w:r w:rsidR="00253D14">
        <w:rPr>
          <w:lang w:eastAsia="en-US"/>
        </w:rPr>
        <w:instrText xml:space="preserve"> ADDIN ZOTERO_ITEM CSL_CITATION {"citationID":"qdjiYlbW","properties":{"formattedCitation":"(Khanjani et al., 2023)","plainCitation":"(Khanjani et al., 2023)","noteIndex":0},"citationItems":[{"id":178,"uris":["http://zotero.org/users/16707351/items/FFRSXURI"],"itemData":{"id":178,"type":"article-journal","abstract":"A deepfake is content or material that is synthetically generated or manipulated using artificial intelligence (AI) methods, to be passed off as real and can include audio, video, image, and text synthesis. The key difference between manual editing and deepfakes is that deepfakes are AI generated or AI manipulated and closely resemble authentic artifacts. In some cases, deepfakes can be fabricated using AI-generated content in its entirety. Deepfakes have started to have a major impact on society with more generation mechanisms emerging everyday. This article makes a contribution in understanding the landscape of deepfakes, and their detection and generation methods. We evaluate various categories of deepfakes especially in audio. The purpose of this survey is to provide readers with a deeper understanding of (1) different deepfake categories; (2) how they could be created and detected; (3) more specifically, how audio deepfakes are created and detected in more detail, which is the main focus of this paper. We found that generative adversarial networks (GANs), convolutional neural networks (CNNs), and deep neural networks (DNNs) are common ways of creating and detecting deepfakes. In our evaluation of over 150 methods, we found that the majority of the focus is on video deepfakes, and, in particular, the generation of video deepfakes. We found that for text deepfakes, there are more generation methods but very few robust methods for detection, including fake news detection, which has become a controversial area of research because of the potential heavy overlaps with human generation of fake content. Our study reveals a clear need to research audio deepfakes and particularly detection of audio deepfakes. This survey has been conducted with a different perspective, compared to existing survey papers that mostly focus on just video and image deepfakes. This survey mainly focuses on audio deepfakes that are overlooked in most of the existing surveys. This article's most important contribution is to critically analyze and provide a unique source of audio deepfake research, mostly ranging from 2016 to 2021. To the best of our knowledge, this is the first survey focusing on audio deepfakes generation and detection in English.","container-title":"Frontiers in Big Data","DOI":"10.3389/fdata.2022.1001063","ISSN":"2624-909X","journalAbbreviation":"Front. Big Data","language":"en","page":"1001063","source":"DOI.org (Crossref)","title":"Audio deepfakes: A survey","title-short":"Audio deepfakes","volume":"5","author":[{"family":"Khanjani","given":"Zahra"},{"family":"Watson","given":"Gabrielle"},{"family":"Janeja","given":"Vandana P."}],"issued":{"date-parts":[["2023",1,9]]}}}],"schema":"https://github.com/citation-style-language/schema/raw/master/csl-citation.json"} </w:instrText>
      </w:r>
      <w:r w:rsidR="00253D14">
        <w:rPr>
          <w:lang w:eastAsia="en-US"/>
        </w:rPr>
        <w:fldChar w:fldCharType="separate"/>
      </w:r>
      <w:r w:rsidR="00253D14">
        <w:rPr>
          <w:noProof/>
          <w:lang w:eastAsia="en-US"/>
        </w:rPr>
        <w:t>(Khanjani et al., 2023)</w:t>
      </w:r>
      <w:r w:rsidR="00253D14">
        <w:rPr>
          <w:lang w:eastAsia="en-US"/>
        </w:rPr>
        <w:fldChar w:fldCharType="end"/>
      </w:r>
      <w:r w:rsidR="002F4BB6">
        <w:rPr>
          <w:lang w:eastAsia="en-US"/>
        </w:rPr>
        <w:t>.</w:t>
      </w:r>
    </w:p>
    <w:p w14:paraId="20EB1DD5" w14:textId="77777777" w:rsidR="00545990" w:rsidRDefault="00545990" w:rsidP="00A62093">
      <w:pPr>
        <w:rPr>
          <w:lang w:eastAsia="en-US"/>
        </w:rPr>
      </w:pPr>
    </w:p>
    <w:p w14:paraId="2F1551F7" w14:textId="53A4C1E9" w:rsidR="00545990" w:rsidRDefault="00545990" w:rsidP="00A62093">
      <w:pPr>
        <w:rPr>
          <w:lang w:eastAsia="en-US"/>
        </w:rPr>
      </w:pPr>
      <w:r>
        <w:rPr>
          <w:lang w:eastAsia="en-US"/>
        </w:rPr>
        <w:t xml:space="preserve">Ques like this do exist visually too. Take </w:t>
      </w:r>
      <w:r w:rsidR="009209FC">
        <w:rPr>
          <w:lang w:eastAsia="en-US"/>
        </w:rPr>
        <w:t>Figure 3 below.</w:t>
      </w:r>
      <w:r w:rsidR="008415EB">
        <w:rPr>
          <w:lang w:eastAsia="en-US"/>
        </w:rPr>
        <w:t xml:space="preserve"> Although these subtle ques are not quite as straightforward to distinguish as </w:t>
      </w:r>
      <w:r w:rsidR="00065F34">
        <w:rPr>
          <w:lang w:eastAsia="en-US"/>
        </w:rPr>
        <w:t>the hallucinations described earlier in Figure 1, and 2</w:t>
      </w:r>
      <w:r w:rsidR="00650449">
        <w:rPr>
          <w:lang w:eastAsia="en-US"/>
        </w:rPr>
        <w:t xml:space="preserve"> - </w:t>
      </w:r>
      <w:bookmarkStart w:id="6" w:name="_Hlk204695311"/>
      <w:r w:rsidR="00065F34">
        <w:rPr>
          <w:lang w:eastAsia="en-US"/>
        </w:rPr>
        <w:t>with</w:t>
      </w:r>
      <w:r w:rsidR="00F943F9">
        <w:rPr>
          <w:lang w:eastAsia="en-US"/>
        </w:rPr>
        <w:t xml:space="preserve"> further education about deepfakes, or the successful implementation and standardisation of a cryptographically-viable mechanism as this paper seeks to </w:t>
      </w:r>
      <w:r w:rsidR="00BE73C3">
        <w:rPr>
          <w:lang w:eastAsia="en-US"/>
        </w:rPr>
        <w:t>propose</w:t>
      </w:r>
      <w:r w:rsidR="00AF68CE">
        <w:rPr>
          <w:lang w:eastAsia="en-US"/>
        </w:rPr>
        <w:t xml:space="preserve"> – the ability to distinguish between authentic and synthetic content c</w:t>
      </w:r>
      <w:bookmarkEnd w:id="6"/>
      <w:r w:rsidR="00B604FB">
        <w:rPr>
          <w:lang w:eastAsia="en-US"/>
        </w:rPr>
        <w:t>ould be rendered considerably far more reliable and consistently recognisable</w:t>
      </w:r>
      <w:r w:rsidR="00C076C9">
        <w:rPr>
          <w:lang w:eastAsia="en-US"/>
        </w:rPr>
        <w:t xml:space="preserve"> to people of all generations and technical expertise.</w:t>
      </w:r>
    </w:p>
    <w:p w14:paraId="150FEF03" w14:textId="77777777" w:rsidR="004E1617" w:rsidRDefault="004E1617" w:rsidP="00A62093">
      <w:pPr>
        <w:rPr>
          <w:lang w:eastAsia="en-US"/>
        </w:rPr>
      </w:pPr>
    </w:p>
    <w:p w14:paraId="138B56B2" w14:textId="77777777" w:rsidR="00390930" w:rsidRDefault="004E1617" w:rsidP="00390930">
      <w:pPr>
        <w:keepNext/>
      </w:pPr>
      <w:r>
        <w:fldChar w:fldCharType="begin"/>
      </w:r>
      <w:r>
        <w:instrText xml:space="preserve"> INCLUDEPICTURE "https://sosafe-awareness.com/sosafe-files/uploads/2022/08/Comparison_deepfake_blogpost_EN.jpg" \* MERGEFORMATINET </w:instrText>
      </w:r>
      <w:r>
        <w:fldChar w:fldCharType="separate"/>
      </w:r>
      <w:r>
        <w:rPr>
          <w:noProof/>
        </w:rPr>
        <w:drawing>
          <wp:inline distT="0" distB="0" distL="0" distR="0" wp14:anchorId="006CDA0B" wp14:editId="187E08AE">
            <wp:extent cx="5731510" cy="2865755"/>
            <wp:effectExtent l="0" t="0" r="0" b="4445"/>
            <wp:docPr id="1077612972" name="Picture 5" descr="A person in a su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612972" name="Picture 5" descr="A person in a suit&#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r>
        <w:fldChar w:fldCharType="end"/>
      </w:r>
    </w:p>
    <w:p w14:paraId="3A4CA6E8" w14:textId="18EAEF6F" w:rsidR="007C1790" w:rsidRDefault="00390930" w:rsidP="007C1790">
      <w:pPr>
        <w:pStyle w:val="Caption"/>
      </w:pPr>
      <w:r>
        <w:t xml:space="preserve">Figure </w:t>
      </w:r>
      <w:fldSimple w:instr=" SEQ Figure \* ARABIC ">
        <w:r w:rsidR="00F21D61">
          <w:rPr>
            <w:noProof/>
          </w:rPr>
          <w:t>3</w:t>
        </w:r>
      </w:fldSimple>
      <w:r>
        <w:t xml:space="preserve"> - Detecting a Visual Deepfake - Based on Robert de Niro from "The Irishman" film (How to spot a deepfake - </w:t>
      </w:r>
      <w:proofErr w:type="spellStart"/>
      <w:r>
        <w:t>SoSafe</w:t>
      </w:r>
      <w:proofErr w:type="spellEnd"/>
      <w:r>
        <w:t>, 2024)</w:t>
      </w:r>
    </w:p>
    <w:p w14:paraId="6F1769F8" w14:textId="77777777" w:rsidR="00F25363" w:rsidRDefault="00F25363" w:rsidP="00F25363"/>
    <w:p w14:paraId="4699722F" w14:textId="68EF4C8D" w:rsidR="00F25363" w:rsidRPr="00F25363" w:rsidRDefault="003B1DFE" w:rsidP="00F25363">
      <w:r>
        <w:lastRenderedPageBreak/>
        <w:t xml:space="preserve">Fundamentally though, “Deepfakes” are merely the tip of an extensive iceberg </w:t>
      </w:r>
      <w:r w:rsidR="00B91969">
        <w:t xml:space="preserve">in the field of AI. </w:t>
      </w:r>
      <w:bookmarkStart w:id="7" w:name="_Hlk204695629"/>
      <w:r w:rsidR="00C6685D">
        <w:t>The potential for existential harm to established Cyber, and wider Informational, Security practices cannot be understated</w:t>
      </w:r>
      <w:r w:rsidR="00962FAF">
        <w:t xml:space="preserve"> – CCTV can be manipulated, and faked; news stories may appear visually authentic while disseminating entirely false narratives; </w:t>
      </w:r>
      <w:r w:rsidR="00DE34D9">
        <w:t xml:space="preserve">fabricated photographs may be used to forge legal evidence in legal or journalistic contexts; and manipulated video could depict public figures engaging in actions, or making statements, that never occurred </w:t>
      </w:r>
      <w:r w:rsidR="00F12E0D">
        <w:t xml:space="preserve">– inciting unwarranted public reaction, defaming their individual – </w:t>
      </w:r>
      <w:r w:rsidR="00A37CB0">
        <w:t>and</w:t>
      </w:r>
      <w:r w:rsidR="00F12E0D">
        <w:t xml:space="preserve"> their organisation’s – reputation, </w:t>
      </w:r>
      <w:r w:rsidR="00501364">
        <w:t>prompt</w:t>
      </w:r>
      <w:r w:rsidR="00F12E0D">
        <w:t xml:space="preserve"> potential criminal or legal investigations, and further </w:t>
      </w:r>
      <w:r w:rsidR="008E576D">
        <w:t>erode public trust in the legitimacy of the content they consume.</w:t>
      </w:r>
    </w:p>
    <w:p w14:paraId="3DCBBDDD" w14:textId="6C9198A8" w:rsidR="00E356E8" w:rsidRDefault="00B0547E" w:rsidP="004F08E3">
      <w:pPr>
        <w:pStyle w:val="Heading2"/>
      </w:pPr>
      <w:bookmarkStart w:id="8" w:name="_Toc205844086"/>
      <w:bookmarkEnd w:id="7"/>
      <w:r>
        <w:t>4</w:t>
      </w:r>
      <w:r w:rsidR="0073421E">
        <w:t>.</w:t>
      </w:r>
      <w:r w:rsidR="00D854A3">
        <w:t>2</w:t>
      </w:r>
      <w:r w:rsidR="0073421E">
        <w:t xml:space="preserve"> </w:t>
      </w:r>
      <w:r w:rsidR="00233B8D">
        <w:t>Aims and Objectives</w:t>
      </w:r>
      <w:bookmarkEnd w:id="8"/>
    </w:p>
    <w:p w14:paraId="19290FB1" w14:textId="5A2590CB" w:rsidR="00854E61" w:rsidRDefault="00B0547E" w:rsidP="004E2F98">
      <w:pPr>
        <w:pStyle w:val="Heading3"/>
      </w:pPr>
      <w:bookmarkStart w:id="9" w:name="_Toc205844087"/>
      <w:r>
        <w:t>4</w:t>
      </w:r>
      <w:r w:rsidR="00E356E8">
        <w:t>.2.1 Ai</w:t>
      </w:r>
      <w:bookmarkStart w:id="10" w:name="_Hlk204704390"/>
      <w:r w:rsidR="004E2F98">
        <w:t>m</w:t>
      </w:r>
      <w:bookmarkEnd w:id="9"/>
    </w:p>
    <w:p w14:paraId="777AC292" w14:textId="6DD3210C" w:rsidR="00CA0269" w:rsidRDefault="00D804E5" w:rsidP="003A7A41">
      <w:r>
        <w:t xml:space="preserve">Fundamentally, the aim of this paper is to design and implement a </w:t>
      </w:r>
      <w:proofErr w:type="gramStart"/>
      <w:r>
        <w:t>cryptographically-</w:t>
      </w:r>
      <w:r w:rsidR="00454CAC">
        <w:t>verifiable</w:t>
      </w:r>
      <w:proofErr w:type="gramEnd"/>
      <w:r>
        <w:t xml:space="preserve"> </w:t>
      </w:r>
      <w:r w:rsidR="0004317D">
        <w:t>hashing mechanism</w:t>
      </w:r>
      <w:r w:rsidR="00454CAC">
        <w:t>, that functions as an imperceptible</w:t>
      </w:r>
      <w:r w:rsidR="00E3452F">
        <w:rPr>
          <w:rStyle w:val="FootnoteReference"/>
        </w:rPr>
        <w:footnoteReference w:id="4"/>
      </w:r>
      <w:r w:rsidR="00454CAC">
        <w:t xml:space="preserve"> metadata-based “watermark” for a carrier dataset</w:t>
      </w:r>
      <w:r w:rsidR="003A1B20">
        <w:rPr>
          <w:rStyle w:val="FootnoteReference"/>
        </w:rPr>
        <w:footnoteReference w:id="5"/>
      </w:r>
      <w:r w:rsidR="00454CAC">
        <w:t>, that can either be an Image or a Video.</w:t>
      </w:r>
      <w:r w:rsidR="009F33B0">
        <w:t xml:space="preserve"> This mechanism will serve </w:t>
      </w:r>
      <w:r w:rsidR="00227A99">
        <w:t xml:space="preserve">as a </w:t>
      </w:r>
      <w:r w:rsidR="006D744D">
        <w:t>lightweight</w:t>
      </w:r>
      <w:r w:rsidR="00227A99">
        <w:t>, tamper-</w:t>
      </w:r>
      <w:r w:rsidR="00115989">
        <w:t>evident tool for verifying the authenticity</w:t>
      </w:r>
      <w:r w:rsidR="00003058">
        <w:t xml:space="preserve"> of human-</w:t>
      </w:r>
      <w:r w:rsidR="00E30167">
        <w:t xml:space="preserve">authentic </w:t>
      </w:r>
      <w:proofErr w:type="gramStart"/>
      <w:r w:rsidR="00E30167">
        <w:t>media</w:t>
      </w:r>
      <w:r w:rsidR="00A120D7">
        <w:t>, and</w:t>
      </w:r>
      <w:proofErr w:type="gramEnd"/>
      <w:r w:rsidR="00A120D7">
        <w:t xml:space="preserve"> distinguishing it from AI-synthetic media.</w:t>
      </w:r>
      <w:r w:rsidR="004D2C82">
        <w:t xml:space="preserve"> By embedding content-specific metadata, such as temporal data, geospatial data, device and software identifiers, and file wrapper attributes </w:t>
      </w:r>
      <w:r w:rsidR="008A0C5D">
        <w:t xml:space="preserve">– the mechanism will create a verifiable link between </w:t>
      </w:r>
      <w:r w:rsidR="00BD202A">
        <w:t xml:space="preserve">the original file and its cryptographic signature. </w:t>
      </w:r>
      <w:r w:rsidR="00643F64">
        <w:t>Upon any modification to the file, the watermark must be reissued to maintain the integrity of the verification proces</w:t>
      </w:r>
      <w:r w:rsidR="00834273">
        <w:t>s.</w:t>
      </w:r>
    </w:p>
    <w:p w14:paraId="2C5B038B" w14:textId="77777777" w:rsidR="00DD176E" w:rsidRDefault="00DD176E" w:rsidP="003A7A41"/>
    <w:p w14:paraId="34C58939" w14:textId="5DD318FB" w:rsidR="00DD176E" w:rsidRDefault="00DD176E" w:rsidP="003A7A41">
      <w:r w:rsidRPr="00DD176E">
        <w:rPr>
          <w:highlight w:val="green"/>
        </w:rPr>
        <w:t>Add references here to back up case</w:t>
      </w:r>
    </w:p>
    <w:p w14:paraId="5142B0FA" w14:textId="77777777" w:rsidR="00843E95" w:rsidRDefault="00843E95" w:rsidP="003A7A41"/>
    <w:p w14:paraId="6039B434" w14:textId="7B6E1A06" w:rsidR="00230B86" w:rsidRDefault="00843E95" w:rsidP="00230B86">
      <w:r>
        <w:t>In recognition of the growing challenges posed by AI-generated media in misinformation, digital forensics, and content attribution – this solution is designed to be platform-agnostic, computationally efficient, and usable by both technical and non-technical audiences.</w:t>
      </w:r>
      <w:r w:rsidR="00B26AED">
        <w:t xml:space="preserve"> This paper will also examine fallback mechanisms, such as rule-based anomaly detection devised </w:t>
      </w:r>
      <w:r w:rsidR="003134F0">
        <w:t>from AI-based heuristics</w:t>
      </w:r>
      <w:r w:rsidR="00B26AED">
        <w:t xml:space="preserve"> to account for cases where either metadata is missing</w:t>
      </w:r>
      <w:r w:rsidR="00D34A66">
        <w:rPr>
          <w:rStyle w:val="FootnoteReference"/>
        </w:rPr>
        <w:footnoteReference w:id="6"/>
      </w:r>
      <w:r w:rsidR="00B26AED">
        <w:t>, corrupted, or if visual anomalies have been identified.</w:t>
      </w:r>
      <w:r w:rsidR="003134F0">
        <w:t xml:space="preserve"> U</w:t>
      </w:r>
      <w:r w:rsidR="00A3247D">
        <w:t>ltimately, the mechanism will be made available through a simple web-based interface, or an API, with minimal reliance on proprietary software, or third-party dependencies</w:t>
      </w:r>
      <w:r w:rsidR="0081317F">
        <w:t xml:space="preserve"> – ensuring broad accessibility, complete transparency, and simplified integration into diverse digital workflows.</w:t>
      </w:r>
      <w:bookmarkEnd w:id="10"/>
    </w:p>
    <w:p w14:paraId="7A03E81F" w14:textId="77777777" w:rsidR="00230B86" w:rsidRDefault="00230B86" w:rsidP="00230B86"/>
    <w:p w14:paraId="65F2FB60" w14:textId="20C328E0" w:rsidR="00EA5713" w:rsidRDefault="00B0547E" w:rsidP="009B2E6B">
      <w:pPr>
        <w:pStyle w:val="Heading3"/>
      </w:pPr>
      <w:bookmarkStart w:id="11" w:name="_Toc205844088"/>
      <w:r>
        <w:t>4</w:t>
      </w:r>
      <w:r w:rsidR="00E356E8">
        <w:t>.2.2 Objectives</w:t>
      </w:r>
      <w:bookmarkEnd w:id="11"/>
    </w:p>
    <w:p w14:paraId="51E8F8AD" w14:textId="77777777" w:rsidR="009E1383" w:rsidRDefault="009E1383" w:rsidP="009E1383">
      <w:pPr>
        <w:rPr>
          <w:lang w:eastAsia="en-US"/>
        </w:rPr>
      </w:pPr>
    </w:p>
    <w:p w14:paraId="13E2923D" w14:textId="33462760" w:rsidR="009E1383" w:rsidRDefault="009E1383" w:rsidP="009E1383">
      <w:pPr>
        <w:rPr>
          <w:lang w:eastAsia="en-US"/>
        </w:rPr>
      </w:pPr>
      <w:r w:rsidRPr="00085292">
        <w:rPr>
          <w:highlight w:val="green"/>
          <w:lang w:eastAsia="en-US"/>
        </w:rPr>
        <w:t>Go back through this section and identify sources that help justify these objectives, these are things I’ve put together based on concepts from Proposal but requires more academic backing</w:t>
      </w:r>
    </w:p>
    <w:p w14:paraId="005C7F83" w14:textId="77777777" w:rsidR="009E1383" w:rsidRPr="009E1383" w:rsidRDefault="009E1383" w:rsidP="009E1383">
      <w:pPr>
        <w:rPr>
          <w:lang w:eastAsia="en-US"/>
        </w:rPr>
      </w:pPr>
    </w:p>
    <w:p w14:paraId="26A8A039" w14:textId="493C5B92" w:rsidR="00133238" w:rsidRDefault="007446A4" w:rsidP="00BE07E7">
      <w:pPr>
        <w:rPr>
          <w:lang w:eastAsia="en-US"/>
        </w:rPr>
      </w:pPr>
      <w:r>
        <w:rPr>
          <w:lang w:eastAsia="en-US"/>
        </w:rPr>
        <w:t xml:space="preserve">Further to my aim above, </w:t>
      </w:r>
      <w:r w:rsidR="001971E5">
        <w:rPr>
          <w:lang w:eastAsia="en-US"/>
        </w:rPr>
        <w:t>this project will only be designated as “complete” when the following objectives have been met</w:t>
      </w:r>
      <w:bookmarkStart w:id="12" w:name="_Hlk204713648"/>
      <w:r w:rsidR="009C1401">
        <w:rPr>
          <w:lang w:eastAsia="en-US"/>
        </w:rPr>
        <w:t>. Each</w:t>
      </w:r>
      <w:r w:rsidR="00EC09D7">
        <w:rPr>
          <w:lang w:eastAsia="en-US"/>
        </w:rPr>
        <w:t xml:space="preserve"> objective is designed to </w:t>
      </w:r>
      <w:r w:rsidR="00F16C47">
        <w:rPr>
          <w:lang w:eastAsia="en-US"/>
        </w:rPr>
        <w:t>operationalise</w:t>
      </w:r>
      <w:r w:rsidR="00EC09D7">
        <w:rPr>
          <w:lang w:eastAsia="en-US"/>
        </w:rPr>
        <w:t xml:space="preserve"> the project’s aim</w:t>
      </w:r>
      <w:r w:rsidR="003301E1">
        <w:rPr>
          <w:lang w:eastAsia="en-US"/>
        </w:rPr>
        <w:t xml:space="preserve">, by ensuring that each stage of the proposed mechanism – including its design, implementation, evaluation, and dissemination </w:t>
      </w:r>
      <w:r w:rsidR="00B274FE">
        <w:rPr>
          <w:lang w:eastAsia="en-US"/>
        </w:rPr>
        <w:t>–</w:t>
      </w:r>
      <w:r w:rsidR="00F824EF">
        <w:rPr>
          <w:lang w:eastAsia="en-US"/>
        </w:rPr>
        <w:t xml:space="preserve"> </w:t>
      </w:r>
      <w:r w:rsidR="00B274FE">
        <w:rPr>
          <w:lang w:eastAsia="en-US"/>
        </w:rPr>
        <w:t xml:space="preserve">addresses a key aspect of authenticity </w:t>
      </w:r>
      <w:r w:rsidR="00B274FE">
        <w:rPr>
          <w:lang w:eastAsia="en-US"/>
        </w:rPr>
        <w:lastRenderedPageBreak/>
        <w:t>verification, through watermarking, anomaly detection, and cryptographically-</w:t>
      </w:r>
      <w:r w:rsidR="00EA6FC5">
        <w:rPr>
          <w:lang w:eastAsia="en-US"/>
        </w:rPr>
        <w:t>verifiable</w:t>
      </w:r>
      <w:r w:rsidR="00B274FE">
        <w:rPr>
          <w:lang w:eastAsia="en-US"/>
        </w:rPr>
        <w:t xml:space="preserve"> hashing.</w:t>
      </w:r>
    </w:p>
    <w:p w14:paraId="660D7532" w14:textId="77777777" w:rsidR="00BE07E7" w:rsidRDefault="00BE07E7" w:rsidP="00BE07E7">
      <w:pPr>
        <w:rPr>
          <w:lang w:eastAsia="en-US"/>
        </w:rPr>
      </w:pPr>
    </w:p>
    <w:bookmarkEnd w:id="12"/>
    <w:p w14:paraId="76A2434B" w14:textId="2D54A15C" w:rsidR="00B9626D" w:rsidRDefault="00D823A7" w:rsidP="00CE7344">
      <w:pPr>
        <w:pStyle w:val="ListParagraph"/>
        <w:numPr>
          <w:ilvl w:val="0"/>
          <w:numId w:val="23"/>
        </w:numPr>
        <w:rPr>
          <w:b/>
          <w:bCs/>
        </w:rPr>
      </w:pPr>
      <w:r w:rsidRPr="00D823A7">
        <w:rPr>
          <w:b/>
          <w:bCs/>
        </w:rPr>
        <w:t xml:space="preserve">Design and implement a hashing algorithm capable of converting available metadata into a </w:t>
      </w:r>
      <w:proofErr w:type="gramStart"/>
      <w:r w:rsidRPr="00D823A7">
        <w:rPr>
          <w:b/>
          <w:bCs/>
        </w:rPr>
        <w:t>cryptographically-verifiable</w:t>
      </w:r>
      <w:proofErr w:type="gramEnd"/>
      <w:r w:rsidRPr="00D823A7">
        <w:rPr>
          <w:b/>
          <w:bCs/>
        </w:rPr>
        <w:t xml:space="preserve"> hash</w:t>
      </w:r>
      <w:r w:rsidR="00457297">
        <w:rPr>
          <w:b/>
          <w:bCs/>
        </w:rPr>
        <w:t>.</w:t>
      </w:r>
    </w:p>
    <w:p w14:paraId="1DF2DE48" w14:textId="574F918C" w:rsidR="002763AA" w:rsidRDefault="002763AA" w:rsidP="002763AA">
      <w:pPr>
        <w:pStyle w:val="ListParagraph"/>
      </w:pPr>
      <w:r>
        <w:t xml:space="preserve">This paper will ensure the algorithm is constructed with minimal external library </w:t>
      </w:r>
      <w:proofErr w:type="gramStart"/>
      <w:r>
        <w:t xml:space="preserve">dependence, </w:t>
      </w:r>
      <w:r w:rsidR="001F443E">
        <w:t>and</w:t>
      </w:r>
      <w:proofErr w:type="gramEnd"/>
      <w:r w:rsidR="001F443E">
        <w:t xml:space="preserve"> will be completed by Week 2 </w:t>
      </w:r>
      <w:r w:rsidR="009D0DEF">
        <w:t>(w/c 11/08/25). The hashing process will follow secure cryptographic standa</w:t>
      </w:r>
      <w:r w:rsidR="00C963BB">
        <w:t>rds</w:t>
      </w:r>
      <w:r w:rsidR="00AD067B">
        <w:t xml:space="preserve"> (e.g. SHA-256, SHA3, Blake3) </w:t>
      </w:r>
      <w:r w:rsidR="0068315D">
        <w:t>to prevent reverse engineering.</w:t>
      </w:r>
      <w:r w:rsidR="00DD5ADB">
        <w:t xml:space="preserve"> This directly supports the aim of using metadata to verify the human-authenticity of content, by producing a tamper-evident record that can be embedded into a target carrier.</w:t>
      </w:r>
    </w:p>
    <w:p w14:paraId="07291917" w14:textId="77777777" w:rsidR="001B44B2" w:rsidRDefault="001B44B2" w:rsidP="002763AA">
      <w:pPr>
        <w:pStyle w:val="ListParagraph"/>
      </w:pPr>
    </w:p>
    <w:p w14:paraId="7424E4D5" w14:textId="65F54FC9" w:rsidR="001B44B2" w:rsidRDefault="00C30BC5" w:rsidP="001B44B2">
      <w:pPr>
        <w:pStyle w:val="ListParagraph"/>
        <w:numPr>
          <w:ilvl w:val="0"/>
          <w:numId w:val="23"/>
        </w:numPr>
        <w:rPr>
          <w:b/>
          <w:bCs/>
        </w:rPr>
      </w:pPr>
      <w:r w:rsidRPr="00121421">
        <w:rPr>
          <w:b/>
          <w:bCs/>
        </w:rPr>
        <w:t>Develop an imperceptible watermarking method that embeds a cryptographic hash visually, imperceptibly, into the target carrier itself.</w:t>
      </w:r>
    </w:p>
    <w:p w14:paraId="61C013DE" w14:textId="4364470F" w:rsidR="0067270C" w:rsidRDefault="000F09F2" w:rsidP="0067270C">
      <w:pPr>
        <w:pStyle w:val="ListParagraph"/>
      </w:pPr>
      <w:r>
        <w:t xml:space="preserve">Done by Week 3 </w:t>
      </w:r>
      <w:r w:rsidR="008C4F1A">
        <w:t>(w/c 18/08/25)</w:t>
      </w:r>
      <w:r w:rsidR="008018E3">
        <w:t xml:space="preserve"> </w:t>
      </w:r>
      <w:r>
        <w:t xml:space="preserve">of the implementation – with spatial embedding techniques </w:t>
      </w:r>
      <w:r w:rsidR="00332A01">
        <w:t xml:space="preserve">that do not distort human-perceptible content. The efficacy of a chosen method in </w:t>
      </w:r>
      <w:r w:rsidR="00C477B8">
        <w:t>achieving</w:t>
      </w:r>
      <w:r w:rsidR="00332A01">
        <w:t xml:space="preserve"> this can be</w:t>
      </w:r>
      <w:r w:rsidR="00B739D5">
        <w:t xml:space="preserve"> examined with quantitative metrics – including PSNR (Peak Signal-to-Noise Ratio), and SSIM (</w:t>
      </w:r>
      <w:r w:rsidR="00036B10">
        <w:t xml:space="preserve">Structural Similarity Index) to name two examples. </w:t>
      </w:r>
      <w:r w:rsidR="00084174">
        <w:t xml:space="preserve">If tested robustly, this will </w:t>
      </w:r>
      <w:r w:rsidR="00062D16">
        <w:t>exacerbate</w:t>
      </w:r>
      <w:r w:rsidR="00084174">
        <w:t xml:space="preserve"> the difficulty</w:t>
      </w:r>
      <w:r w:rsidR="0094688A">
        <w:t xml:space="preserve"> AI systems, or malicious actors, will have </w:t>
      </w:r>
      <w:r w:rsidR="00293491">
        <w:t>attempting</w:t>
      </w:r>
      <w:r w:rsidR="0094688A">
        <w:t xml:space="preserve"> to tamper the file, or erase proof of human authorship.</w:t>
      </w:r>
    </w:p>
    <w:p w14:paraId="74596349" w14:textId="77777777" w:rsidR="00325E1A" w:rsidRDefault="00325E1A" w:rsidP="0067270C">
      <w:pPr>
        <w:pStyle w:val="ListParagraph"/>
      </w:pPr>
    </w:p>
    <w:p w14:paraId="33846F9E" w14:textId="538B980A" w:rsidR="00325E1A" w:rsidRDefault="008F68A5" w:rsidP="00325E1A">
      <w:pPr>
        <w:pStyle w:val="ListParagraph"/>
        <w:numPr>
          <w:ilvl w:val="0"/>
          <w:numId w:val="23"/>
        </w:numPr>
      </w:pPr>
      <w:r w:rsidRPr="00E566CC">
        <w:rPr>
          <w:b/>
          <w:bCs/>
        </w:rPr>
        <w:t xml:space="preserve">Compile and analyse </w:t>
      </w:r>
      <w:r w:rsidR="00457297" w:rsidRPr="00E566CC">
        <w:rPr>
          <w:b/>
          <w:bCs/>
        </w:rPr>
        <w:t>a diverse dataset of AI-synthetic and human-authentic imagery, and video, for testing purposes</w:t>
      </w:r>
      <w:r w:rsidR="00457297">
        <w:t>.</w:t>
      </w:r>
    </w:p>
    <w:p w14:paraId="3CD9D222" w14:textId="0D7CEF57" w:rsidR="00A758C2" w:rsidRDefault="007C0C27" w:rsidP="00A758C2">
      <w:pPr>
        <w:pStyle w:val="ListParagraph"/>
      </w:pPr>
      <w:r>
        <w:t xml:space="preserve">By Week 2, at least 100 files of each type will have been collected to benchmark both hashing, and detection accuracy. </w:t>
      </w:r>
      <w:r w:rsidR="00D76459">
        <w:t>Sources will include synthetic datasets from tools such as Midjourney, DALL-E</w:t>
      </w:r>
      <w:r w:rsidR="00B17C00">
        <w:t>, and Imagen; and human-authentic media from verified databases, or camera footage.</w:t>
      </w:r>
      <w:r w:rsidR="00755124">
        <w:t xml:space="preserve"> This dataset is integral for evaluating the real-world performance of the mechanism.</w:t>
      </w:r>
    </w:p>
    <w:p w14:paraId="5822AAA9" w14:textId="77777777" w:rsidR="004C363C" w:rsidRDefault="004C363C" w:rsidP="00A758C2">
      <w:pPr>
        <w:pStyle w:val="ListParagraph"/>
      </w:pPr>
    </w:p>
    <w:p w14:paraId="43308469" w14:textId="62765F6F" w:rsidR="004C363C" w:rsidRDefault="004C363C" w:rsidP="004C363C">
      <w:pPr>
        <w:pStyle w:val="ListParagraph"/>
        <w:numPr>
          <w:ilvl w:val="0"/>
          <w:numId w:val="23"/>
        </w:numPr>
        <w:rPr>
          <w:b/>
          <w:bCs/>
        </w:rPr>
      </w:pPr>
      <w:r w:rsidRPr="004E1935">
        <w:rPr>
          <w:b/>
          <w:bCs/>
        </w:rPr>
        <w:t xml:space="preserve">Measure </w:t>
      </w:r>
      <w:r w:rsidR="005A4BB2">
        <w:rPr>
          <w:b/>
          <w:bCs/>
        </w:rPr>
        <w:t>“</w:t>
      </w:r>
      <w:r w:rsidRPr="004E1935">
        <w:rPr>
          <w:b/>
          <w:bCs/>
        </w:rPr>
        <w:t>watermark</w:t>
      </w:r>
      <w:r w:rsidR="0053041E">
        <w:rPr>
          <w:b/>
          <w:bCs/>
        </w:rPr>
        <w:t>”</w:t>
      </w:r>
      <w:r w:rsidRPr="004E1935">
        <w:rPr>
          <w:b/>
          <w:bCs/>
        </w:rPr>
        <w:t xml:space="preserve"> imperceptibility, and robustness, using a mixture of qualitative, and quantitative tools – such as PSNR, SSIM, and additional visual anomaly identifiers.</w:t>
      </w:r>
    </w:p>
    <w:p w14:paraId="2CE7FF99" w14:textId="3ED73B3A" w:rsidR="006874F4" w:rsidRDefault="00621174" w:rsidP="006874F4">
      <w:pPr>
        <w:pStyle w:val="ListParagraph"/>
      </w:pPr>
      <w:r>
        <w:t>Initial</w:t>
      </w:r>
      <w:r w:rsidR="006874F4">
        <w:t xml:space="preserve"> testing will begin in Week 3, and</w:t>
      </w:r>
      <w:r>
        <w:t xml:space="preserve"> progress iteratively in line with the Agile mode of development (which will be discussed below). By Week 5 (w/c 01/09/25) </w:t>
      </w:r>
      <w:r w:rsidR="00676E9D">
        <w:t xml:space="preserve">at </w:t>
      </w:r>
      <w:r w:rsidR="00486F4E">
        <w:t>least</w:t>
      </w:r>
      <w:r w:rsidR="00676E9D">
        <w:t xml:space="preserve"> 90% of human-authentic content must remain visually unchanged to the human eye.</w:t>
      </w:r>
      <w:r w:rsidR="00486F4E">
        <w:t xml:space="preserve"> This will be evaluated with a </w:t>
      </w:r>
      <w:proofErr w:type="gramStart"/>
      <w:r w:rsidR="00486F4E">
        <w:t>10 person</w:t>
      </w:r>
      <w:proofErr w:type="gramEnd"/>
      <w:r w:rsidR="00486F4E">
        <w:t xml:space="preserve"> blind study.</w:t>
      </w:r>
      <w:r w:rsidR="0085400A">
        <w:t xml:space="preserve"> These </w:t>
      </w:r>
      <w:r w:rsidR="00BF590D">
        <w:t>tests ensure the “watermark” remains both functional, and unobtrusive</w:t>
      </w:r>
      <w:r w:rsidR="00382F11">
        <w:t xml:space="preserve"> – enhancing its practical use in real-world environments, without alerting users, or degrading the visual quality of the target carrier.</w:t>
      </w:r>
      <w:r w:rsidR="00676E9D">
        <w:t xml:space="preserve"> </w:t>
      </w:r>
    </w:p>
    <w:p w14:paraId="6492CDC4" w14:textId="77777777" w:rsidR="0061015C" w:rsidRDefault="0061015C" w:rsidP="006874F4">
      <w:pPr>
        <w:pStyle w:val="ListParagraph"/>
      </w:pPr>
    </w:p>
    <w:p w14:paraId="0D09388C" w14:textId="6F37AC1B" w:rsidR="0061015C" w:rsidRPr="00E17E83" w:rsidRDefault="00AB7AB8" w:rsidP="0061015C">
      <w:pPr>
        <w:pStyle w:val="ListParagraph"/>
        <w:numPr>
          <w:ilvl w:val="0"/>
          <w:numId w:val="23"/>
        </w:numPr>
        <w:rPr>
          <w:b/>
          <w:bCs/>
        </w:rPr>
      </w:pPr>
      <w:r w:rsidRPr="00E17E83">
        <w:rPr>
          <w:b/>
          <w:bCs/>
        </w:rPr>
        <w:t xml:space="preserve">Evaluate </w:t>
      </w:r>
      <w:r w:rsidR="00434D95" w:rsidRPr="00E17E83">
        <w:rPr>
          <w:b/>
          <w:bCs/>
        </w:rPr>
        <w:t>“</w:t>
      </w:r>
      <w:r w:rsidRPr="00E17E83">
        <w:rPr>
          <w:b/>
          <w:bCs/>
        </w:rPr>
        <w:t>watermark</w:t>
      </w:r>
      <w:r w:rsidR="008113F6" w:rsidRPr="00E17E83">
        <w:rPr>
          <w:b/>
          <w:bCs/>
        </w:rPr>
        <w:t>”</w:t>
      </w:r>
      <w:r w:rsidRPr="00E17E83">
        <w:rPr>
          <w:b/>
          <w:bCs/>
        </w:rPr>
        <w:t xml:space="preserve"> </w:t>
      </w:r>
      <w:r w:rsidR="00313A01" w:rsidRPr="00E17E83">
        <w:rPr>
          <w:b/>
          <w:bCs/>
        </w:rPr>
        <w:t xml:space="preserve">resilience against common transformations, including resizing, recompression, cropping, and format conversion. </w:t>
      </w:r>
    </w:p>
    <w:p w14:paraId="3E6CBF65" w14:textId="7B8046DE" w:rsidR="00880D59" w:rsidRDefault="002B4788" w:rsidP="00880D59">
      <w:pPr>
        <w:pStyle w:val="ListParagraph"/>
      </w:pPr>
      <w:r>
        <w:t>We will perform these test cases by Week 4 (w/c 25/08/25), and quantitatively record both false-positives, and false-negative</w:t>
      </w:r>
      <w:r w:rsidR="00316B63">
        <w:t xml:space="preserve"> rates in “watermark” detection. </w:t>
      </w:r>
      <w:r w:rsidR="008555F7">
        <w:t xml:space="preserve">This aims to ensure survivability against </w:t>
      </w:r>
      <w:r w:rsidR="00FA3625">
        <w:t>real-world alterations – typically used on domains such as social media, and file sharing websites.</w:t>
      </w:r>
      <w:r w:rsidR="00744829">
        <w:t xml:space="preserve"> This will help </w:t>
      </w:r>
      <w:r w:rsidR="00C06BA0">
        <w:t>demonstrate</w:t>
      </w:r>
      <w:r w:rsidR="00744829">
        <w:t xml:space="preserve"> the longevity, </w:t>
      </w:r>
      <w:r w:rsidR="00E213D1">
        <w:t>and</w:t>
      </w:r>
      <w:r w:rsidR="00DF2D7C">
        <w:t xml:space="preserve"> practicality, of the solution under uncontrolled </w:t>
      </w:r>
      <w:r w:rsidR="00226AF9">
        <w:t>distribution</w:t>
      </w:r>
      <w:r w:rsidR="00DF2D7C">
        <w:t xml:space="preserve"> circumstances.</w:t>
      </w:r>
    </w:p>
    <w:p w14:paraId="5C44AEE4" w14:textId="77777777" w:rsidR="00574AD1" w:rsidRDefault="00574AD1" w:rsidP="00880D59">
      <w:pPr>
        <w:pStyle w:val="ListParagraph"/>
      </w:pPr>
    </w:p>
    <w:p w14:paraId="6DA00A84" w14:textId="3DEB0DFC" w:rsidR="00574AD1" w:rsidRDefault="0077769B" w:rsidP="00574AD1">
      <w:pPr>
        <w:pStyle w:val="ListParagraph"/>
        <w:numPr>
          <w:ilvl w:val="0"/>
          <w:numId w:val="23"/>
        </w:numPr>
        <w:rPr>
          <w:b/>
          <w:bCs/>
        </w:rPr>
      </w:pPr>
      <w:r w:rsidRPr="0086170F">
        <w:rPr>
          <w:b/>
          <w:bCs/>
        </w:rPr>
        <w:t>Implement a metadata integrity check layer that validates embedded file properties against expected standards (e.g. temporal, geospatial data; EXIF data)</w:t>
      </w:r>
      <w:r w:rsidR="0079489C">
        <w:rPr>
          <w:b/>
          <w:bCs/>
        </w:rPr>
        <w:t>.</w:t>
      </w:r>
    </w:p>
    <w:p w14:paraId="7297210C" w14:textId="0938F036" w:rsidR="00ED244E" w:rsidRDefault="00E407BC" w:rsidP="00621D02">
      <w:pPr>
        <w:pStyle w:val="ListParagraph"/>
      </w:pPr>
      <w:r>
        <w:t xml:space="preserve">This will be completed by the conclusion of Week 3, </w:t>
      </w:r>
      <w:r w:rsidR="00685FBF">
        <w:t xml:space="preserve">with comprehensive evaluations of at least 50, but ideally more, </w:t>
      </w:r>
      <w:r w:rsidR="004A3CD1">
        <w:t xml:space="preserve">manipulated </w:t>
      </w:r>
      <w:r w:rsidR="00685FBF">
        <w:t>test cases.</w:t>
      </w:r>
      <w:r w:rsidR="009815EE">
        <w:t xml:space="preserve"> Any identified anomalies, or missing fields, will trigger alerts – or result in lower confidence scores.</w:t>
      </w:r>
      <w:r w:rsidR="00621D02">
        <w:t xml:space="preserve"> Furthermore, </w:t>
      </w:r>
      <w:r w:rsidR="00621D02">
        <w:lastRenderedPageBreak/>
        <w:t xml:space="preserve">this supports our overall aim by allowing a secondary method of </w:t>
      </w:r>
      <w:r w:rsidR="00CC7771">
        <w:t>verification</w:t>
      </w:r>
      <w:r w:rsidR="00621D02">
        <w:t xml:space="preserve">, </w:t>
      </w:r>
      <w:r w:rsidR="00A84AB9">
        <w:t>if</w:t>
      </w:r>
      <w:r w:rsidR="00621D02">
        <w:t xml:space="preserve"> the “</w:t>
      </w:r>
      <w:r w:rsidR="000954DE">
        <w:t>watermark”</w:t>
      </w:r>
      <w:r w:rsidR="00A84AB9">
        <w:t xml:space="preserve"> is removed or damaged.</w:t>
      </w:r>
    </w:p>
    <w:p w14:paraId="1089A6CF" w14:textId="77777777" w:rsidR="00991081" w:rsidRDefault="00991081" w:rsidP="00621D02">
      <w:pPr>
        <w:pStyle w:val="ListParagraph"/>
      </w:pPr>
    </w:p>
    <w:p w14:paraId="6E08205C" w14:textId="5DAF2668" w:rsidR="00991081" w:rsidRDefault="00830349" w:rsidP="00991081">
      <w:pPr>
        <w:pStyle w:val="ListParagraph"/>
        <w:numPr>
          <w:ilvl w:val="0"/>
          <w:numId w:val="23"/>
        </w:numPr>
        <w:rPr>
          <w:b/>
          <w:bCs/>
        </w:rPr>
      </w:pPr>
      <w:r w:rsidRPr="00DE1200">
        <w:rPr>
          <w:b/>
          <w:bCs/>
        </w:rPr>
        <w:t>Design, and apply, rule-based anomaly detection heuristics focused on identifying AI-generative signatures in carrier datasets.</w:t>
      </w:r>
    </w:p>
    <w:p w14:paraId="64371073" w14:textId="070C839F" w:rsidR="00A00A44" w:rsidRDefault="00F33938" w:rsidP="00F33938">
      <w:pPr>
        <w:pStyle w:val="ListParagraph"/>
      </w:pPr>
      <w:r>
        <w:t>Certain rules will target common indicators of AI-synthetic content – including missing EXIF data, a lack of recompression artefacts, unrealistic time encoding, or suspicious software tags (e.g. originating from generative models such as “DALL-E”, “Midjourney”</w:t>
      </w:r>
      <w:r w:rsidR="00496535">
        <w:t>)</w:t>
      </w:r>
      <w:r w:rsidR="00A501A7">
        <w:t xml:space="preserve">. </w:t>
      </w:r>
      <w:r w:rsidR="001A5EC5">
        <w:t>Heuristics will be refined with</w:t>
      </w:r>
      <w:r w:rsidR="00EB1067">
        <w:t xml:space="preserve"> empirical data gathered from practices outlined in Objective 3. </w:t>
      </w:r>
      <w:r w:rsidR="005873E1">
        <w:t xml:space="preserve">This rule-based approach </w:t>
      </w:r>
      <w:r w:rsidR="00382C42">
        <w:t>strengthens</w:t>
      </w:r>
      <w:r w:rsidR="005873E1">
        <w:t xml:space="preserve"> the system’s robustness, by allowing detection of AI-synthetic content despite explicit “watermarks” being absent. </w:t>
      </w:r>
      <w:r w:rsidR="00382C42">
        <w:t xml:space="preserve">This approach is preferred instead of devising a trained model to identify these features, as the necessary </w:t>
      </w:r>
      <w:r w:rsidR="00276C39">
        <w:t>computational</w:t>
      </w:r>
      <w:r w:rsidR="00382C42">
        <w:t xml:space="preserve"> overhead </w:t>
      </w:r>
      <w:r w:rsidR="0039358F">
        <w:t xml:space="preserve">would </w:t>
      </w:r>
      <w:r w:rsidR="00102299">
        <w:t>outweigh</w:t>
      </w:r>
      <w:r w:rsidR="0039358F">
        <w:t xml:space="preserve"> the level desired in our earlier aim.</w:t>
      </w:r>
    </w:p>
    <w:p w14:paraId="23C1A273" w14:textId="77777777" w:rsidR="00825EB1" w:rsidRDefault="00825EB1" w:rsidP="00F33938">
      <w:pPr>
        <w:pStyle w:val="ListParagraph"/>
      </w:pPr>
    </w:p>
    <w:p w14:paraId="4DBEE104" w14:textId="17346B41" w:rsidR="00825EB1" w:rsidRDefault="008B0402" w:rsidP="00825EB1">
      <w:pPr>
        <w:pStyle w:val="ListParagraph"/>
        <w:numPr>
          <w:ilvl w:val="0"/>
          <w:numId w:val="23"/>
        </w:numPr>
        <w:rPr>
          <w:b/>
          <w:bCs/>
        </w:rPr>
      </w:pPr>
      <w:r w:rsidRPr="00322B96">
        <w:rPr>
          <w:b/>
          <w:bCs/>
        </w:rPr>
        <w:t>Integrate visual anomaly detection through PSNR, SSIM, and additional AI-detection metrics to flag visual inconsistencies in the target carrier dataset</w:t>
      </w:r>
      <w:r w:rsidR="007831AF">
        <w:rPr>
          <w:b/>
          <w:bCs/>
        </w:rPr>
        <w:t>.</w:t>
      </w:r>
    </w:p>
    <w:p w14:paraId="06B9F8D1" w14:textId="77776AD8" w:rsidR="007831AF" w:rsidRDefault="00894EDF" w:rsidP="007831AF">
      <w:pPr>
        <w:pStyle w:val="ListParagraph"/>
      </w:pPr>
      <w:r>
        <w:t>Anomaly detection techniques - such as noise distribution profiling,</w:t>
      </w:r>
      <w:r w:rsidR="00616E30">
        <w:t xml:space="preserve"> and GAN fingerprinting (though choice of technique not conclusive yet) – </w:t>
      </w:r>
      <w:r w:rsidR="009F5E9F">
        <w:t xml:space="preserve">might also be </w:t>
      </w:r>
      <w:r w:rsidR="006B2D3D">
        <w:t>implemented</w:t>
      </w:r>
      <w:r w:rsidR="009F5E9F">
        <w:t xml:space="preserve"> </w:t>
      </w:r>
      <w:r w:rsidR="006B2D3D">
        <w:t>if</w:t>
      </w:r>
      <w:r w:rsidR="009F5E9F">
        <w:t xml:space="preserve"> time </w:t>
      </w:r>
      <w:proofErr w:type="gramStart"/>
      <w:r w:rsidR="009F5E9F">
        <w:t xml:space="preserve">permits, </w:t>
      </w:r>
      <w:r>
        <w:t xml:space="preserve"> </w:t>
      </w:r>
      <w:r w:rsidR="006B2D3D">
        <w:t>though</w:t>
      </w:r>
      <w:proofErr w:type="gramEnd"/>
      <w:r w:rsidR="006B2D3D">
        <w:t xml:space="preserve"> full PSNR, SSIM </w:t>
      </w:r>
      <w:r w:rsidR="00164D03">
        <w:t xml:space="preserve">anomaly detection will be </w:t>
      </w:r>
      <w:r w:rsidR="004735F6">
        <w:t>implemented</w:t>
      </w:r>
      <w:r w:rsidR="00164D03">
        <w:t xml:space="preserve"> by Week 5.</w:t>
      </w:r>
    </w:p>
    <w:p w14:paraId="07DE752A" w14:textId="77777777" w:rsidR="00DF0CBC" w:rsidRDefault="00DF0CBC" w:rsidP="007831AF">
      <w:pPr>
        <w:pStyle w:val="ListParagraph"/>
      </w:pPr>
    </w:p>
    <w:p w14:paraId="4F69578A" w14:textId="1585DD05" w:rsidR="00C867CE" w:rsidRDefault="00130E8A" w:rsidP="00C867CE">
      <w:pPr>
        <w:pStyle w:val="ListParagraph"/>
        <w:numPr>
          <w:ilvl w:val="0"/>
          <w:numId w:val="23"/>
        </w:numPr>
        <w:rPr>
          <w:b/>
          <w:bCs/>
        </w:rPr>
      </w:pPr>
      <w:r w:rsidRPr="00683679">
        <w:rPr>
          <w:b/>
          <w:bCs/>
        </w:rPr>
        <w:t>Build and expose a REST-</w:t>
      </w:r>
      <w:proofErr w:type="spellStart"/>
      <w:r w:rsidRPr="00683679">
        <w:rPr>
          <w:b/>
          <w:bCs/>
        </w:rPr>
        <w:t>ful</w:t>
      </w:r>
      <w:proofErr w:type="spellEnd"/>
      <w:r w:rsidRPr="00683679">
        <w:rPr>
          <w:b/>
          <w:bCs/>
        </w:rPr>
        <w:t xml:space="preserve"> API, that delivers watermarking, detection, and verification functionality as </w:t>
      </w:r>
      <w:r w:rsidR="00EC55A3" w:rsidRPr="00683679">
        <w:rPr>
          <w:b/>
          <w:bCs/>
        </w:rPr>
        <w:t>accessible</w:t>
      </w:r>
      <w:r w:rsidRPr="00683679">
        <w:rPr>
          <w:b/>
          <w:bCs/>
        </w:rPr>
        <w:t xml:space="preserve"> online endpoints</w:t>
      </w:r>
      <w:r w:rsidR="00C84E32">
        <w:rPr>
          <w:rStyle w:val="FootnoteReference"/>
          <w:b/>
          <w:bCs/>
        </w:rPr>
        <w:footnoteReference w:id="7"/>
      </w:r>
      <w:r w:rsidR="00C867CE">
        <w:rPr>
          <w:b/>
          <w:bCs/>
        </w:rPr>
        <w:t>.</w:t>
      </w:r>
      <w:r w:rsidR="00F80832">
        <w:rPr>
          <w:b/>
          <w:bCs/>
        </w:rPr>
        <w:t xml:space="preserve"> </w:t>
      </w:r>
      <w:r w:rsidR="00F80832" w:rsidRPr="00F80832">
        <w:rPr>
          <w:b/>
          <w:bCs/>
          <w:highlight w:val="green"/>
        </w:rPr>
        <w:t>Write later that lack of encryption leads it to be susceptible to MITM attacks</w:t>
      </w:r>
    </w:p>
    <w:p w14:paraId="15E9924D" w14:textId="3F7C7D6B" w:rsidR="00C867CE" w:rsidRDefault="00C867CE" w:rsidP="00C867CE">
      <w:pPr>
        <w:pStyle w:val="ListParagraph"/>
      </w:pPr>
      <w:r>
        <w:t>The API will be engineered with standard REST architecture libraries (</w:t>
      </w:r>
      <w:proofErr w:type="spellStart"/>
      <w:r>
        <w:t>e.g</w:t>
      </w:r>
      <w:proofErr w:type="spellEnd"/>
      <w:r>
        <w:t xml:space="preserve"> Flask, </w:t>
      </w:r>
      <w:proofErr w:type="spellStart"/>
      <w:r>
        <w:t>FastAPI</w:t>
      </w:r>
      <w:proofErr w:type="spellEnd"/>
      <w:proofErr w:type="gramStart"/>
      <w:r>
        <w:t>)</w:t>
      </w:r>
      <w:r w:rsidR="002267B9">
        <w:t>, and</w:t>
      </w:r>
      <w:proofErr w:type="gramEnd"/>
      <w:r w:rsidR="002267B9">
        <w:t xml:space="preserve"> made interoperable with JSON-based input/output.</w:t>
      </w:r>
      <w:r w:rsidR="0022028B">
        <w:t xml:space="preserve"> This will be fully completed by Week </w:t>
      </w:r>
      <w:proofErr w:type="gramStart"/>
      <w:r w:rsidR="0022028B">
        <w:t>5, and</w:t>
      </w:r>
      <w:proofErr w:type="gramEnd"/>
      <w:r w:rsidR="0022028B">
        <w:t xml:space="preserve"> support all core functionality through HTTP endpoints</w:t>
      </w:r>
      <w:r w:rsidR="007A38DA">
        <w:t>.</w:t>
      </w:r>
      <w:r w:rsidR="00280B9D">
        <w:t xml:space="preserve"> This will allow future researchers, </w:t>
      </w:r>
      <w:r w:rsidR="004E25C1">
        <w:t>developers</w:t>
      </w:r>
      <w:r w:rsidR="00280B9D">
        <w:t>, journalists, and other necessary stakeholders</w:t>
      </w:r>
      <w:r w:rsidR="00476FCC">
        <w:t>, to access the mechanism in a modular, and scalable way.</w:t>
      </w:r>
    </w:p>
    <w:p w14:paraId="3F5F37A3" w14:textId="77777777" w:rsidR="00476FCC" w:rsidRDefault="00476FCC" w:rsidP="00C867CE">
      <w:pPr>
        <w:pStyle w:val="ListParagraph"/>
      </w:pPr>
    </w:p>
    <w:p w14:paraId="0FFE8C9B" w14:textId="391DBEFA" w:rsidR="00A00A44" w:rsidRDefault="00EC6273" w:rsidP="00A00A44">
      <w:pPr>
        <w:pStyle w:val="ListParagraph"/>
        <w:numPr>
          <w:ilvl w:val="0"/>
          <w:numId w:val="23"/>
        </w:numPr>
        <w:rPr>
          <w:b/>
          <w:bCs/>
        </w:rPr>
      </w:pPr>
      <w:r w:rsidRPr="00100430">
        <w:rPr>
          <w:b/>
          <w:bCs/>
        </w:rPr>
        <w:t>Ensure computational overhead is as minimal as possible – through memory, and runtime profiling, on standard consumer hardware.</w:t>
      </w:r>
    </w:p>
    <w:p w14:paraId="04C7F03F" w14:textId="5341D9B6" w:rsidR="00FF1F30" w:rsidRDefault="002546FD" w:rsidP="00FF1F30">
      <w:pPr>
        <w:pStyle w:val="ListParagraph"/>
      </w:pPr>
      <w:r>
        <w:t xml:space="preserve">To assess the computational performance of both </w:t>
      </w:r>
      <w:r w:rsidR="00E225A1">
        <w:t xml:space="preserve">our web environment, and our backend application, </w:t>
      </w:r>
      <w:r w:rsidR="00E64798">
        <w:t xml:space="preserve">under varying load and content conditions – at least 10 </w:t>
      </w:r>
      <w:r w:rsidR="00824560">
        <w:t xml:space="preserve">random test cases, </w:t>
      </w:r>
      <w:r w:rsidR="008A087F">
        <w:t>utilising</w:t>
      </w:r>
      <w:r w:rsidR="00824560">
        <w:t xml:space="preserve"> both authentic, and synthetic, content, and metadata, will be devised to measure response time, throughput, memory usage, and processing spee</w:t>
      </w:r>
      <w:r w:rsidR="00027755">
        <w:t>ds</w:t>
      </w:r>
      <w:r w:rsidR="00824560">
        <w:t>.</w:t>
      </w:r>
      <w:r w:rsidR="00E64798">
        <w:t xml:space="preserve"> </w:t>
      </w:r>
      <w:r>
        <w:t xml:space="preserve"> </w:t>
      </w:r>
      <w:r w:rsidR="00B3308F">
        <w:t xml:space="preserve">By comparing a baseline quantitative figure created under conditions with standard performance metrics, this can be used as a benchmark to evaluate the scalability, and </w:t>
      </w:r>
      <w:r w:rsidR="0037225E">
        <w:t>efficiency</w:t>
      </w:r>
      <w:r w:rsidR="00B3308F">
        <w:t xml:space="preserve"> of the system.</w:t>
      </w:r>
      <w:r w:rsidR="0037225E">
        <w:t xml:space="preserve"> </w:t>
      </w:r>
      <w:r w:rsidR="00A7476E">
        <w:t>This will be completed in Week 5, following the implementation of all core functionality, and will ensure that the proposed solution is practical, and efficient enough to be deployed as a public-facing web tool, and API</w:t>
      </w:r>
      <w:r w:rsidR="009D219E">
        <w:t>, without excessive computational cost.</w:t>
      </w:r>
      <w:r w:rsidR="005B0A13">
        <w:t xml:space="preserve"> This supports the paper’s broader aim by demonstrating that the solution can be feasibly adopted, and scaled, across real-world environments.</w:t>
      </w:r>
      <w:r w:rsidR="00A7476E">
        <w:t xml:space="preserve"> </w:t>
      </w:r>
    </w:p>
    <w:p w14:paraId="4A9FCE36" w14:textId="77777777" w:rsidR="0000636A" w:rsidRDefault="0000636A" w:rsidP="00FF1F30">
      <w:pPr>
        <w:pStyle w:val="ListParagraph"/>
      </w:pPr>
    </w:p>
    <w:p w14:paraId="54C645E1" w14:textId="6C579D27" w:rsidR="0000636A" w:rsidRPr="000A3B67" w:rsidRDefault="0000636A" w:rsidP="0000636A">
      <w:pPr>
        <w:pStyle w:val="ListParagraph"/>
        <w:numPr>
          <w:ilvl w:val="0"/>
          <w:numId w:val="23"/>
        </w:numPr>
        <w:rPr>
          <w:b/>
          <w:bCs/>
        </w:rPr>
      </w:pPr>
      <w:r w:rsidRPr="000A3B67">
        <w:rPr>
          <w:b/>
          <w:bCs/>
        </w:rPr>
        <w:t xml:space="preserve">Document all implementation steps, rules, </w:t>
      </w:r>
      <w:r w:rsidR="00435796" w:rsidRPr="000A3B67">
        <w:rPr>
          <w:b/>
          <w:bCs/>
        </w:rPr>
        <w:t>APIs</w:t>
      </w:r>
      <w:r w:rsidRPr="000A3B67">
        <w:rPr>
          <w:b/>
          <w:bCs/>
        </w:rPr>
        <w:t>, and interfaces into a structured technical documentation resource.</w:t>
      </w:r>
    </w:p>
    <w:p w14:paraId="44C23239" w14:textId="7DB1AD04" w:rsidR="00847383" w:rsidRDefault="00847383" w:rsidP="00847383">
      <w:pPr>
        <w:pStyle w:val="ListParagraph"/>
      </w:pPr>
      <w:r>
        <w:t xml:space="preserve">Drafting will begin in Week </w:t>
      </w:r>
      <w:proofErr w:type="gramStart"/>
      <w:r>
        <w:t>3, but</w:t>
      </w:r>
      <w:proofErr w:type="gramEnd"/>
      <w:r>
        <w:t xml:space="preserve"> is not essential </w:t>
      </w:r>
      <w:r w:rsidR="00BB50E2">
        <w:t xml:space="preserve">enough </w:t>
      </w:r>
      <w:r>
        <w:t xml:space="preserve">to warrant greater </w:t>
      </w:r>
      <w:r w:rsidR="008F5B20">
        <w:t>priority</w:t>
      </w:r>
      <w:r>
        <w:t xml:space="preserve"> in the next 2 weeks thereafter</w:t>
      </w:r>
      <w:r w:rsidR="00FD1807">
        <w:t xml:space="preserve"> – with the primary onus being on competing this paper, and the implementation itself.</w:t>
      </w:r>
      <w:r w:rsidR="007115E0">
        <w:t xml:space="preserve"> </w:t>
      </w:r>
      <w:r w:rsidR="006A7CF0">
        <w:t>Despite</w:t>
      </w:r>
      <w:r w:rsidR="000F2199">
        <w:t xml:space="preserve"> this, </w:t>
      </w:r>
      <w:r w:rsidR="00F44E54">
        <w:t xml:space="preserve">documentation will follow a consistent </w:t>
      </w:r>
      <w:r w:rsidR="00F44E54">
        <w:lastRenderedPageBreak/>
        <w:t xml:space="preserve">format including use cases, </w:t>
      </w:r>
      <w:r w:rsidR="0072493B">
        <w:t xml:space="preserve">API endpoints, known limitations, </w:t>
      </w:r>
      <w:r w:rsidR="002A399A">
        <w:t>and system diagrams.</w:t>
      </w:r>
      <w:r w:rsidR="00297E5E">
        <w:t xml:space="preserve"> This supports long-term reproducibility, future collaborative efforts, and peer evaluation of the work presented in this paper.</w:t>
      </w:r>
    </w:p>
    <w:p w14:paraId="08C27D9D" w14:textId="77777777" w:rsidR="006C2826" w:rsidRDefault="006C2826" w:rsidP="00847383">
      <w:pPr>
        <w:pStyle w:val="ListParagraph"/>
      </w:pPr>
    </w:p>
    <w:p w14:paraId="1960C8EC" w14:textId="5D79D4BE" w:rsidR="00A00A44" w:rsidRDefault="00ED1E36" w:rsidP="00971AF4">
      <w:pPr>
        <w:pStyle w:val="ListParagraph"/>
        <w:numPr>
          <w:ilvl w:val="0"/>
          <w:numId w:val="23"/>
        </w:numPr>
        <w:rPr>
          <w:b/>
          <w:bCs/>
        </w:rPr>
      </w:pPr>
      <w:r w:rsidRPr="004D6AC7">
        <w:rPr>
          <w:b/>
          <w:bCs/>
        </w:rPr>
        <w:t>Design, and implement, a user-facing reporting layer – that provides a confidence score, and categorises files as ‘safe’, ‘unsure’, or ‘unsafe’ depending on its nature.</w:t>
      </w:r>
    </w:p>
    <w:p w14:paraId="1F095CA1" w14:textId="7BBF209D" w:rsidR="004D6AC7" w:rsidRDefault="00AC525A" w:rsidP="004D6AC7">
      <w:pPr>
        <w:pStyle w:val="ListParagraph"/>
      </w:pPr>
      <w:r>
        <w:t xml:space="preserve">This layer will </w:t>
      </w:r>
      <w:r w:rsidR="004307EF">
        <w:t xml:space="preserve">consolidate metadata checks, </w:t>
      </w:r>
      <w:r w:rsidR="009109EC">
        <w:t xml:space="preserve">anomaly detection, AI-heuristic flag </w:t>
      </w:r>
      <w:r w:rsidR="000062E5">
        <w:t>detection</w:t>
      </w:r>
      <w:r w:rsidR="009109EC">
        <w:t>, and “watermark”</w:t>
      </w:r>
      <w:r w:rsidR="00B53656">
        <w:t xml:space="preserve"> detection into a single digestible report, of which this functionality will be available by the end of Week 5. </w:t>
      </w:r>
      <w:r w:rsidR="001C2B4C">
        <w:t xml:space="preserve">Visual outputs, such as pie charts, </w:t>
      </w:r>
      <w:r w:rsidR="001652D0">
        <w:t xml:space="preserve">will be included </w:t>
      </w:r>
      <w:r w:rsidR="00210A0F">
        <w:t>to ensure clarity for the recipient.</w:t>
      </w:r>
      <w:r w:rsidR="008616D7">
        <w:t xml:space="preserve"> This further enhances the interpretability of the </w:t>
      </w:r>
      <w:proofErr w:type="gramStart"/>
      <w:r w:rsidR="008616D7">
        <w:t>system, and</w:t>
      </w:r>
      <w:proofErr w:type="gramEnd"/>
      <w:r w:rsidR="008616D7">
        <w:t xml:space="preserve"> </w:t>
      </w:r>
      <w:r w:rsidR="009B3DB1">
        <w:t>addresses</w:t>
      </w:r>
      <w:r w:rsidR="008616D7">
        <w:t xml:space="preserve"> an integral goal of our wider aim – by </w:t>
      </w:r>
      <w:r w:rsidR="00E11608">
        <w:t>enabling end-user decision making based on trustworthy signals.</w:t>
      </w:r>
    </w:p>
    <w:p w14:paraId="1840614F" w14:textId="77777777" w:rsidR="00802305" w:rsidRDefault="00802305" w:rsidP="004D6AC7">
      <w:pPr>
        <w:pStyle w:val="ListParagraph"/>
      </w:pPr>
    </w:p>
    <w:p w14:paraId="0CB36C35" w14:textId="46F89B29" w:rsidR="00802305" w:rsidRDefault="00802305" w:rsidP="00C8653E"/>
    <w:p w14:paraId="5733293C" w14:textId="54164DB3" w:rsidR="004D329C" w:rsidRDefault="00BD4DDE" w:rsidP="004D329C">
      <w:pPr>
        <w:pStyle w:val="ListParagraph"/>
        <w:numPr>
          <w:ilvl w:val="0"/>
          <w:numId w:val="23"/>
        </w:numPr>
        <w:rPr>
          <w:b/>
          <w:bCs/>
        </w:rPr>
      </w:pPr>
      <w:r w:rsidRPr="003728B1">
        <w:rPr>
          <w:b/>
          <w:bCs/>
        </w:rPr>
        <w:t>Conduct</w:t>
      </w:r>
      <w:r w:rsidR="004D329C" w:rsidRPr="003728B1">
        <w:rPr>
          <w:b/>
          <w:bCs/>
        </w:rPr>
        <w:t xml:space="preserve"> </w:t>
      </w:r>
      <w:r w:rsidR="00EC3617">
        <w:rPr>
          <w:b/>
          <w:bCs/>
        </w:rPr>
        <w:t>a</w:t>
      </w:r>
      <w:r w:rsidR="004D329C" w:rsidRPr="003728B1">
        <w:rPr>
          <w:b/>
          <w:bCs/>
        </w:rPr>
        <w:t xml:space="preserve"> blind ten-person study, validating the entire system’s effectiveness in distinguishing authentic, and synthetic, media.</w:t>
      </w:r>
    </w:p>
    <w:p w14:paraId="75764FDA" w14:textId="66FF834C" w:rsidR="008C5FBF" w:rsidRDefault="009C7642" w:rsidP="008C5FBF">
      <w:pPr>
        <w:pStyle w:val="ListParagraph"/>
      </w:pPr>
      <w:r>
        <w:t>A</w:t>
      </w:r>
      <w:r w:rsidR="00E022D8">
        <w:t xml:space="preserve">n ethically-sound ten-individual test study will be completed in Week 5 following all core functionality </w:t>
      </w:r>
      <w:r w:rsidR="002451F7">
        <w:t>being</w:t>
      </w:r>
      <w:r w:rsidR="00E022D8">
        <w:t xml:space="preserve"> </w:t>
      </w:r>
      <w:proofErr w:type="gramStart"/>
      <w:r w:rsidR="00E022D8">
        <w:t>implemented, and</w:t>
      </w:r>
      <w:proofErr w:type="gramEnd"/>
      <w:r w:rsidR="00E022D8">
        <w:t xml:space="preserve"> comprehensively tested internally. </w:t>
      </w:r>
      <w:r w:rsidR="003C1DCE">
        <w:t xml:space="preserve">Ten, randomly chosen files – with a </w:t>
      </w:r>
      <w:r w:rsidR="002C27C1">
        <w:t>blend</w:t>
      </w:r>
      <w:r w:rsidR="003C1DCE">
        <w:t xml:space="preserve"> of both</w:t>
      </w:r>
      <w:r w:rsidR="002C27C1">
        <w:t xml:space="preserve"> watermarked, and unedited, files</w:t>
      </w:r>
      <w:r w:rsidR="00C97129">
        <w:t xml:space="preserve"> – will be assessed by </w:t>
      </w:r>
      <w:r w:rsidR="00FF5869">
        <w:t>everyone</w:t>
      </w:r>
      <w:r w:rsidR="00825B41">
        <w:t xml:space="preserve"> – with at least a 95% success rate across all test cases</w:t>
      </w:r>
      <w:r w:rsidR="001A66EA">
        <w:rPr>
          <w:rStyle w:val="FootnoteReference"/>
        </w:rPr>
        <w:footnoteReference w:id="8"/>
      </w:r>
      <w:r w:rsidR="00825B41">
        <w:t>.</w:t>
      </w:r>
      <w:r w:rsidR="00E17548">
        <w:t xml:space="preserve"> This </w:t>
      </w:r>
      <w:r w:rsidR="0010153B">
        <w:t>objective</w:t>
      </w:r>
      <w:r w:rsidR="00E17548">
        <w:t xml:space="preserve"> aims to prove the solution’s </w:t>
      </w:r>
      <w:r w:rsidR="00645AE3">
        <w:t>viability</w:t>
      </w:r>
      <w:r w:rsidR="00E17548">
        <w:t xml:space="preserve"> as a real-world mitigation method </w:t>
      </w:r>
      <w:r w:rsidR="00C54BD5">
        <w:t>against</w:t>
      </w:r>
      <w:r w:rsidR="00E17548">
        <w:t xml:space="preserve"> AI-synthetic media. </w:t>
      </w:r>
    </w:p>
    <w:p w14:paraId="73297043" w14:textId="77777777" w:rsidR="00D22DF6" w:rsidRDefault="00D22DF6" w:rsidP="00D22DF6"/>
    <w:p w14:paraId="0CD9298A" w14:textId="77777777" w:rsidR="00B1497B" w:rsidRDefault="00B1497B" w:rsidP="008C5FBF">
      <w:pPr>
        <w:pStyle w:val="ListParagraph"/>
      </w:pPr>
    </w:p>
    <w:p w14:paraId="6D9E4741" w14:textId="2B2D2F59" w:rsidR="00B1497B" w:rsidRDefault="00B1497B" w:rsidP="00584CA1">
      <w:pPr>
        <w:pStyle w:val="ListParagraph"/>
        <w:numPr>
          <w:ilvl w:val="0"/>
          <w:numId w:val="23"/>
        </w:numPr>
        <w:rPr>
          <w:b/>
          <w:bCs/>
        </w:rPr>
      </w:pPr>
      <w:r w:rsidRPr="004C5851">
        <w:rPr>
          <w:b/>
          <w:bCs/>
        </w:rPr>
        <w:t>Propose future enhancements for resilience against evolving generative AI tactics.</w:t>
      </w:r>
    </w:p>
    <w:p w14:paraId="563E5E73" w14:textId="30BBF8F1" w:rsidR="00584CA1" w:rsidRPr="00584CA1" w:rsidRDefault="004962D2" w:rsidP="00584CA1">
      <w:pPr>
        <w:pStyle w:val="ListParagraph"/>
      </w:pPr>
      <w:r>
        <w:t xml:space="preserve">These </w:t>
      </w:r>
      <w:r w:rsidR="00C03A2F">
        <w:t>recommendations</w:t>
      </w:r>
      <w:r>
        <w:t xml:space="preserve"> will be produced at variable points throughout development of the solution, and this paper itse</w:t>
      </w:r>
      <w:r w:rsidR="00A9730E">
        <w:t>l</w:t>
      </w:r>
      <w:r>
        <w:t xml:space="preserve">f – although </w:t>
      </w:r>
      <w:r w:rsidR="001059B6">
        <w:t>most</w:t>
      </w:r>
      <w:r>
        <w:t xml:space="preserve"> reflective </w:t>
      </w:r>
      <w:r w:rsidR="006E6AA6">
        <w:t>comments</w:t>
      </w:r>
      <w:r>
        <w:t xml:space="preserve"> wil</w:t>
      </w:r>
      <w:r w:rsidR="00305B5B">
        <w:t>l</w:t>
      </w:r>
      <w:r>
        <w:t xml:space="preserve"> be </w:t>
      </w:r>
      <w:r w:rsidR="00F53CA6">
        <w:t xml:space="preserve">assembled from Week 5. </w:t>
      </w:r>
      <w:r w:rsidR="0088096F">
        <w:t xml:space="preserve">These </w:t>
      </w:r>
      <w:r w:rsidR="00B509E1">
        <w:t>reflections</w:t>
      </w:r>
      <w:r w:rsidR="0088096F">
        <w:t xml:space="preserve"> would resemble </w:t>
      </w:r>
      <w:r w:rsidR="00281686">
        <w:t xml:space="preserve">adaptive rule definition updates, hybrid watermarking strategies, and integrated machine learning techniques. </w:t>
      </w:r>
      <w:r w:rsidR="00985A91">
        <w:t xml:space="preserve">This paper will also identify areas where legislation, or wider media infrastructure changes could amplify, or </w:t>
      </w:r>
      <w:r w:rsidR="00473875">
        <w:t>contract, the effectiveness of tools, like this</w:t>
      </w:r>
      <w:r w:rsidR="00670339">
        <w:t>, and similarly – what ethical, and practical, considerations must be made for these hypothetical advancements.</w:t>
      </w:r>
      <w:r w:rsidR="00713890">
        <w:t xml:space="preserve"> This final objective </w:t>
      </w:r>
      <w:r w:rsidR="0095106F">
        <w:t>reinforces</w:t>
      </w:r>
      <w:r w:rsidR="005B7577">
        <w:t xml:space="preserve"> the relevance, and </w:t>
      </w:r>
      <w:proofErr w:type="gramStart"/>
      <w:r w:rsidR="005B7577">
        <w:t>future-proofing</w:t>
      </w:r>
      <w:proofErr w:type="gramEnd"/>
      <w:r w:rsidR="0095106F">
        <w:t>, of this research by acknowledging the rapid nature of developing generative AI capabilities.</w:t>
      </w:r>
    </w:p>
    <w:p w14:paraId="44CE3273" w14:textId="7A7B2804" w:rsidR="00012DB0" w:rsidRDefault="00B0547E" w:rsidP="00012DB0">
      <w:pPr>
        <w:pStyle w:val="Heading2"/>
      </w:pPr>
      <w:bookmarkStart w:id="13" w:name="_Toc205844089"/>
      <w:r>
        <w:t>4</w:t>
      </w:r>
      <w:r w:rsidR="00EA5713">
        <w:t>.</w:t>
      </w:r>
      <w:r w:rsidR="00D854A3">
        <w:t>3</w:t>
      </w:r>
      <w:r w:rsidR="00A76E64">
        <w:t xml:space="preserve"> </w:t>
      </w:r>
      <w:r w:rsidR="00130E3F">
        <w:t>Research</w:t>
      </w:r>
      <w:r w:rsidR="00A76E64">
        <w:t xml:space="preserve"> Questions</w:t>
      </w:r>
      <w:bookmarkEnd w:id="13"/>
    </w:p>
    <w:p w14:paraId="629F806F" w14:textId="75D133BF" w:rsidR="00012DB0" w:rsidRDefault="00B000B0" w:rsidP="00012DB0">
      <w:pPr>
        <w:rPr>
          <w:lang w:eastAsia="en-US"/>
        </w:rPr>
      </w:pPr>
      <w:r>
        <w:rPr>
          <w:lang w:eastAsia="en-US"/>
        </w:rPr>
        <w:t xml:space="preserve">To provide a focused foundation for the development, and evaluation of this research project, whilst ensuring it stays relevant and </w:t>
      </w:r>
      <w:r w:rsidR="006E24C3">
        <w:rPr>
          <w:lang w:eastAsia="en-US"/>
        </w:rPr>
        <w:t xml:space="preserve">targeted, the following questions have been </w:t>
      </w:r>
      <w:r w:rsidR="00003FA4">
        <w:rPr>
          <w:lang w:eastAsia="en-US"/>
        </w:rPr>
        <w:t>formulated</w:t>
      </w:r>
      <w:r w:rsidR="006E24C3">
        <w:rPr>
          <w:lang w:eastAsia="en-US"/>
        </w:rPr>
        <w:t>.</w:t>
      </w:r>
      <w:r w:rsidR="009534E5">
        <w:rPr>
          <w:lang w:eastAsia="en-US"/>
        </w:rPr>
        <w:t xml:space="preserve"> These questions are </w:t>
      </w:r>
      <w:r w:rsidR="00BF7F66">
        <w:rPr>
          <w:lang w:eastAsia="en-US"/>
        </w:rPr>
        <w:t>intently</w:t>
      </w:r>
      <w:r w:rsidR="009534E5">
        <w:rPr>
          <w:lang w:eastAsia="en-US"/>
        </w:rPr>
        <w:t xml:space="preserve"> </w:t>
      </w:r>
      <w:r w:rsidR="00700B94">
        <w:rPr>
          <w:lang w:eastAsia="en-US"/>
        </w:rPr>
        <w:t>aligned</w:t>
      </w:r>
      <w:r w:rsidR="00BF7F66">
        <w:rPr>
          <w:lang w:eastAsia="en-US"/>
        </w:rPr>
        <w:t xml:space="preserve"> with the general aim of the paper</w:t>
      </w:r>
      <w:r w:rsidR="00E10792">
        <w:rPr>
          <w:lang w:eastAsia="en-US"/>
        </w:rPr>
        <w:t xml:space="preserve"> – and are </w:t>
      </w:r>
      <w:r w:rsidR="00FE66DE">
        <w:rPr>
          <w:lang w:eastAsia="en-US"/>
        </w:rPr>
        <w:t>intended</w:t>
      </w:r>
      <w:r w:rsidR="00E10792">
        <w:rPr>
          <w:lang w:eastAsia="en-US"/>
        </w:rPr>
        <w:t xml:space="preserve"> to guide the technical design, </w:t>
      </w:r>
      <w:r w:rsidR="00612DD8">
        <w:rPr>
          <w:lang w:eastAsia="en-US"/>
        </w:rPr>
        <w:t>practical implementation, and evaluative framework of the proposed system.</w:t>
      </w:r>
      <w:r w:rsidR="00030C89">
        <w:rPr>
          <w:lang w:eastAsia="en-US"/>
        </w:rPr>
        <w:t xml:space="preserve"> Whilst they complement the project’s </w:t>
      </w:r>
      <w:r w:rsidR="00CE5EDB">
        <w:rPr>
          <w:lang w:eastAsia="en-US"/>
        </w:rPr>
        <w:t>operationalised objectives,</w:t>
      </w:r>
      <w:r w:rsidR="006F4843">
        <w:rPr>
          <w:lang w:eastAsia="en-US"/>
        </w:rPr>
        <w:t xml:space="preserve"> these questions are intended not only to advise the technical implementation of the proposed system, but also to facilitate a critical examination of how the collective application of visually imperceptible watermarking, anomaly detection, and cryptographic verification can enhance the credibility, provenance, and </w:t>
      </w:r>
      <w:r w:rsidR="00F77406">
        <w:rPr>
          <w:lang w:eastAsia="en-US"/>
        </w:rPr>
        <w:t>perceived</w:t>
      </w:r>
      <w:r w:rsidR="006F4843">
        <w:rPr>
          <w:lang w:eastAsia="en-US"/>
        </w:rPr>
        <w:t xml:space="preserve"> authenticity of visual media in the context of increasing AI-synthetic content proliferation.</w:t>
      </w:r>
    </w:p>
    <w:p w14:paraId="632B6CB0" w14:textId="77777777" w:rsidR="00050FE5" w:rsidRDefault="00050FE5" w:rsidP="00012DB0">
      <w:pPr>
        <w:rPr>
          <w:lang w:eastAsia="en-US"/>
        </w:rPr>
      </w:pPr>
    </w:p>
    <w:p w14:paraId="4DD34103" w14:textId="0D69CB24" w:rsidR="00050FE5" w:rsidRDefault="008A673E" w:rsidP="001F395F">
      <w:pPr>
        <w:pStyle w:val="ListParagraph"/>
        <w:numPr>
          <w:ilvl w:val="0"/>
          <w:numId w:val="24"/>
        </w:numPr>
      </w:pPr>
      <w:r>
        <w:lastRenderedPageBreak/>
        <w:t xml:space="preserve">How can human-authentic visual media files be impartibly watermarked using hashed metadata, </w:t>
      </w:r>
      <w:r w:rsidR="00B5143B">
        <w:t>whilst maintaining perceptual quality</w:t>
      </w:r>
      <w:r w:rsidR="003728DA">
        <w:t xml:space="preserve"> and </w:t>
      </w:r>
      <w:r w:rsidR="00B36E72">
        <w:t>compatibility</w:t>
      </w:r>
      <w:r w:rsidR="003728DA">
        <w:t xml:space="preserve"> across common image, and video formats?</w:t>
      </w:r>
    </w:p>
    <w:p w14:paraId="1DA63C73" w14:textId="45E37F85" w:rsidR="001F395F" w:rsidRDefault="001F395F" w:rsidP="001F395F"/>
    <w:p w14:paraId="6B82B2E1" w14:textId="7ED04142" w:rsidR="001F395F" w:rsidRDefault="008974F3" w:rsidP="000F63ED">
      <w:pPr>
        <w:pStyle w:val="ListParagraph"/>
        <w:numPr>
          <w:ilvl w:val="0"/>
          <w:numId w:val="24"/>
        </w:numPr>
      </w:pPr>
      <w:r>
        <w:t xml:space="preserve">To what extent can </w:t>
      </w:r>
      <w:proofErr w:type="gramStart"/>
      <w:r>
        <w:t>cryptographically-verifiable</w:t>
      </w:r>
      <w:proofErr w:type="gramEnd"/>
      <w:r>
        <w:t xml:space="preserve"> watermarking reliably </w:t>
      </w:r>
      <w:proofErr w:type="gramStart"/>
      <w:r>
        <w:t>support</w:t>
      </w:r>
      <w:proofErr w:type="gramEnd"/>
      <w:r>
        <w:t xml:space="preserve"> the distinction between human-authentic, and AI-synthetic media, particularly in the </w:t>
      </w:r>
      <w:r w:rsidR="00306409">
        <w:t>presence</w:t>
      </w:r>
      <w:r w:rsidR="005E1304">
        <w:t xml:space="preserve"> </w:t>
      </w:r>
      <w:r>
        <w:t>of common post-</w:t>
      </w:r>
      <w:r w:rsidR="00306409">
        <w:t>processing</w:t>
      </w:r>
      <w:r>
        <w:t xml:space="preserve"> alterations?</w:t>
      </w:r>
    </w:p>
    <w:p w14:paraId="4A9B7673" w14:textId="77777777" w:rsidR="000F63ED" w:rsidRDefault="000F63ED" w:rsidP="000F63ED">
      <w:pPr>
        <w:pStyle w:val="ListParagraph"/>
      </w:pPr>
    </w:p>
    <w:p w14:paraId="0BE5829C" w14:textId="545BEBB3" w:rsidR="000F63ED" w:rsidRDefault="00F9450C" w:rsidP="00D002ED">
      <w:pPr>
        <w:pStyle w:val="ListParagraph"/>
        <w:numPr>
          <w:ilvl w:val="0"/>
          <w:numId w:val="24"/>
        </w:numPr>
      </w:pPr>
      <w:r>
        <w:t xml:space="preserve">What forms of visual and </w:t>
      </w:r>
      <w:r w:rsidR="00D002ED">
        <w:t>metadata-based</w:t>
      </w:r>
      <w:r>
        <w:t xml:space="preserve"> anomalies are most indicative of AI-generated content, and how effectively can they be detected using approaches, such as SSIM (Structural Similarity Indexing</w:t>
      </w:r>
      <w:r w:rsidR="004135F9">
        <w:t>), PSNR (Peak Signal-to-Noise Ratio)</w:t>
      </w:r>
      <w:r w:rsidR="00970310">
        <w:t>, and heuristic metadata analysis</w:t>
      </w:r>
      <w:r w:rsidR="009D1864">
        <w:t>?</w:t>
      </w:r>
    </w:p>
    <w:p w14:paraId="72A182D4" w14:textId="77777777" w:rsidR="00D002ED" w:rsidRDefault="00D002ED" w:rsidP="00D002ED">
      <w:pPr>
        <w:pStyle w:val="ListParagraph"/>
      </w:pPr>
    </w:p>
    <w:p w14:paraId="67D19D86" w14:textId="49F73654" w:rsidR="00D002ED" w:rsidRDefault="0060341F" w:rsidP="00D002ED">
      <w:pPr>
        <w:pStyle w:val="ListParagraph"/>
        <w:numPr>
          <w:ilvl w:val="0"/>
          <w:numId w:val="24"/>
        </w:numPr>
      </w:pPr>
      <w:r>
        <w:t>How can the proposed system be effectively deployed</w:t>
      </w:r>
      <w:r w:rsidR="00E9246B">
        <w:t xml:space="preserve"> with a REST-</w:t>
      </w:r>
      <w:proofErr w:type="spellStart"/>
      <w:r w:rsidR="00E9246B">
        <w:t>ful</w:t>
      </w:r>
      <w:proofErr w:type="spellEnd"/>
      <w:r w:rsidR="00E9246B">
        <w:t xml:space="preserve"> </w:t>
      </w:r>
      <w:r w:rsidR="00B312A3">
        <w:t xml:space="preserve">API and </w:t>
      </w:r>
      <w:r w:rsidR="00E9246B">
        <w:t>web interface, with minimal computational overhead, and what</w:t>
      </w:r>
      <w:r w:rsidR="009A6346">
        <w:t xml:space="preserve"> considerations</w:t>
      </w:r>
      <w:r w:rsidR="00064B0C">
        <w:t xml:space="preserve"> are required to ensure accessibility and usability in </w:t>
      </w:r>
      <w:r w:rsidR="00F70390">
        <w:t>practical</w:t>
      </w:r>
      <w:r w:rsidR="00064B0C">
        <w:t xml:space="preserve"> contexts</w:t>
      </w:r>
      <w:r w:rsidR="004F4C96">
        <w:t>?</w:t>
      </w:r>
    </w:p>
    <w:p w14:paraId="1B170817" w14:textId="0B5721E6" w:rsidR="00DC2952" w:rsidRDefault="00DC2952" w:rsidP="00DC2952"/>
    <w:p w14:paraId="531F662F" w14:textId="11346B11" w:rsidR="00DC2952" w:rsidRDefault="00EA451E" w:rsidP="00113FEE">
      <w:pPr>
        <w:pStyle w:val="ListParagraph"/>
        <w:numPr>
          <w:ilvl w:val="0"/>
          <w:numId w:val="24"/>
        </w:numPr>
      </w:pPr>
      <w:r>
        <w:t xml:space="preserve">How effectively does the system support users in determining the </w:t>
      </w:r>
      <w:r w:rsidR="005F3719">
        <w:t>authenticity</w:t>
      </w:r>
      <w:r>
        <w:t xml:space="preserve"> o</w:t>
      </w:r>
      <w:r w:rsidR="005F3719">
        <w:t>f</w:t>
      </w:r>
      <w:r w:rsidR="000205BB">
        <w:t xml:space="preserve"> visual content, and what challenges or limitations emerge when the tool is evaluated under real-world usage or subjective testing scenarios?</w:t>
      </w:r>
    </w:p>
    <w:p w14:paraId="68B313B9" w14:textId="77777777" w:rsidR="00113FEE" w:rsidRDefault="00113FEE" w:rsidP="00113FEE">
      <w:pPr>
        <w:pStyle w:val="ListParagraph"/>
      </w:pPr>
    </w:p>
    <w:p w14:paraId="1B0E5DE2" w14:textId="77777777" w:rsidR="00113FEE" w:rsidRPr="00012DB0" w:rsidRDefault="00113FEE" w:rsidP="00113FEE">
      <w:pPr>
        <w:pStyle w:val="ListParagraph"/>
      </w:pPr>
    </w:p>
    <w:p w14:paraId="0134A86C" w14:textId="31A1C23A" w:rsidR="00233B8D" w:rsidRDefault="00B0547E" w:rsidP="004D4DFE">
      <w:pPr>
        <w:pStyle w:val="Heading2"/>
      </w:pPr>
      <w:bookmarkStart w:id="14" w:name="_Toc205844090"/>
      <w:r>
        <w:t>4</w:t>
      </w:r>
      <w:r w:rsidR="00233B8D">
        <w:t>.</w:t>
      </w:r>
      <w:r w:rsidR="00D854A3">
        <w:t>4</w:t>
      </w:r>
      <w:r w:rsidR="00233B8D">
        <w:t xml:space="preserve"> </w:t>
      </w:r>
      <w:r w:rsidR="0002326C">
        <w:t xml:space="preserve">Ethical </w:t>
      </w:r>
      <w:r w:rsidR="00A27B5B">
        <w:t>&amp; Practical Considerations</w:t>
      </w:r>
      <w:bookmarkEnd w:id="14"/>
    </w:p>
    <w:p w14:paraId="6ED9079C" w14:textId="20983A60" w:rsidR="00815409" w:rsidRPr="00815409" w:rsidRDefault="00815409" w:rsidP="0060181C">
      <w:pPr>
        <w:pStyle w:val="Heading3"/>
      </w:pPr>
      <w:bookmarkStart w:id="15" w:name="_Toc205844091"/>
      <w:r>
        <w:t>4.4.1 Ethical &amp; Practical Consideration Introduction</w:t>
      </w:r>
      <w:bookmarkEnd w:id="15"/>
    </w:p>
    <w:p w14:paraId="3BAE1298" w14:textId="65E4B5BB" w:rsidR="00D91C8C" w:rsidRDefault="00FF5420" w:rsidP="00D91C8C">
      <w:pPr>
        <w:rPr>
          <w:lang w:eastAsia="en-US"/>
        </w:rPr>
      </w:pPr>
      <w:r>
        <w:rPr>
          <w:lang w:eastAsia="en-US"/>
        </w:rPr>
        <w:t>Gi</w:t>
      </w:r>
      <w:r w:rsidR="00F83756">
        <w:rPr>
          <w:lang w:eastAsia="en-US"/>
        </w:rPr>
        <w:t xml:space="preserve">ven the complex nature of this research project, </w:t>
      </w:r>
      <w:r w:rsidR="00CF00BE">
        <w:rPr>
          <w:lang w:eastAsia="en-US"/>
        </w:rPr>
        <w:t>several ethical and practical considerations must be addressed – pertaining not only to the responsible development, and deployment, of the technology, but also to the</w:t>
      </w:r>
      <w:r w:rsidR="007908E7">
        <w:rPr>
          <w:lang w:eastAsia="en-US"/>
        </w:rPr>
        <w:t xml:space="preserve"> strategic and</w:t>
      </w:r>
      <w:r w:rsidR="00CF00BE">
        <w:rPr>
          <w:lang w:eastAsia="en-US"/>
        </w:rPr>
        <w:t xml:space="preserve"> design choices made throughout the </w:t>
      </w:r>
      <w:r w:rsidR="007908E7">
        <w:rPr>
          <w:lang w:eastAsia="en-US"/>
        </w:rPr>
        <w:t>research and development lifecycle itself.</w:t>
      </w:r>
    </w:p>
    <w:p w14:paraId="1717BCB7" w14:textId="77777777" w:rsidR="00993BF9" w:rsidRDefault="00993BF9" w:rsidP="00D91C8C">
      <w:pPr>
        <w:rPr>
          <w:lang w:eastAsia="en-US"/>
        </w:rPr>
      </w:pPr>
    </w:p>
    <w:p w14:paraId="57ADF49B" w14:textId="173EC748" w:rsidR="00993BF9" w:rsidRDefault="00993BF9" w:rsidP="000E1389">
      <w:pPr>
        <w:pStyle w:val="Heading3"/>
      </w:pPr>
      <w:bookmarkStart w:id="16" w:name="_Toc205844092"/>
      <w:r>
        <w:t>4.4.</w:t>
      </w:r>
      <w:r w:rsidR="009A3B65">
        <w:t>2</w:t>
      </w:r>
      <w:r>
        <w:t xml:space="preserve"> Ethical Considerations</w:t>
      </w:r>
      <w:bookmarkEnd w:id="16"/>
    </w:p>
    <w:p w14:paraId="15D70A2D" w14:textId="77777777" w:rsidR="00555AE6" w:rsidRDefault="00555AE6" w:rsidP="00555AE6">
      <w:pPr>
        <w:rPr>
          <w:lang w:eastAsia="en-US"/>
        </w:rPr>
      </w:pPr>
    </w:p>
    <w:p w14:paraId="3132E339" w14:textId="15998021" w:rsidR="00555AE6" w:rsidRDefault="00555AE6" w:rsidP="00555AE6">
      <w:pPr>
        <w:rPr>
          <w:lang w:eastAsia="en-US"/>
        </w:rPr>
      </w:pPr>
      <w:r w:rsidRPr="00961187">
        <w:rPr>
          <w:highlight w:val="green"/>
          <w:lang w:eastAsia="en-US"/>
        </w:rPr>
        <w:t>Likewise, if necessary – add forms of sources here (not too much so it buffs out) – but to add weight and academic foundation to my updated Proposal points, giving it more credibility.</w:t>
      </w:r>
    </w:p>
    <w:p w14:paraId="2D8CA411" w14:textId="77777777" w:rsidR="00555AE6" w:rsidRPr="00555AE6" w:rsidRDefault="00555AE6" w:rsidP="00555AE6">
      <w:pPr>
        <w:rPr>
          <w:lang w:eastAsia="en-US"/>
        </w:rPr>
      </w:pPr>
    </w:p>
    <w:p w14:paraId="1BF2C6C4" w14:textId="14609E62" w:rsidR="00AF1CD0" w:rsidRDefault="00AF1CD0" w:rsidP="00AF1CD0">
      <w:pPr>
        <w:rPr>
          <w:lang w:eastAsia="en-US"/>
        </w:rPr>
      </w:pPr>
      <w:r>
        <w:rPr>
          <w:lang w:eastAsia="en-US"/>
        </w:rPr>
        <w:t>The application of watermarking and AI-detection technologies to publicly distributed media</w:t>
      </w:r>
      <w:r w:rsidR="003B3545">
        <w:rPr>
          <w:lang w:eastAsia="en-US"/>
        </w:rPr>
        <w:t xml:space="preserve"> presents significant ethical implications – particularly in regions such as privacy, consent, attribution, and the risk of misuse.</w:t>
      </w:r>
      <w:r w:rsidR="00D06049">
        <w:rPr>
          <w:lang w:eastAsia="en-US"/>
        </w:rPr>
        <w:t xml:space="preserve"> Without the </w:t>
      </w:r>
      <w:r w:rsidR="000A44D7">
        <w:rPr>
          <w:lang w:eastAsia="en-US"/>
        </w:rPr>
        <w:t xml:space="preserve">indispensable integration of clear mitigative safeguards, and ethically grounded design features – such tools could inadvertently contribute, disastrously, to the continued “erosion of trust”, the mishandling of user data, or the misclassification of content. </w:t>
      </w:r>
      <w:r w:rsidR="00EF5CA0">
        <w:rPr>
          <w:lang w:eastAsia="en-US"/>
        </w:rPr>
        <w:t xml:space="preserve">To proactively address these concerns, </w:t>
      </w:r>
      <w:r w:rsidR="00090BAB">
        <w:rPr>
          <w:lang w:eastAsia="en-US"/>
        </w:rPr>
        <w:t xml:space="preserve">the following principles have been adopted to </w:t>
      </w:r>
      <w:r w:rsidR="0025374D">
        <w:rPr>
          <w:lang w:eastAsia="en-US"/>
        </w:rPr>
        <w:t>direct</w:t>
      </w:r>
      <w:r w:rsidR="00090BAB">
        <w:rPr>
          <w:lang w:eastAsia="en-US"/>
        </w:rPr>
        <w:t xml:space="preserve"> the development</w:t>
      </w:r>
      <w:r w:rsidR="00E2086D">
        <w:rPr>
          <w:lang w:eastAsia="en-US"/>
        </w:rPr>
        <w:t xml:space="preserve">, and deployment, of this project in an ethically </w:t>
      </w:r>
      <w:r w:rsidR="00445918">
        <w:rPr>
          <w:lang w:eastAsia="en-US"/>
        </w:rPr>
        <w:t>conscientious</w:t>
      </w:r>
      <w:r w:rsidR="00E2086D">
        <w:rPr>
          <w:lang w:eastAsia="en-US"/>
        </w:rPr>
        <w:t xml:space="preserve"> manner</w:t>
      </w:r>
      <w:r w:rsidR="00C35450">
        <w:rPr>
          <w:lang w:eastAsia="en-US"/>
        </w:rPr>
        <w:t>.</w:t>
      </w:r>
    </w:p>
    <w:p w14:paraId="4AA2BCCA" w14:textId="77777777" w:rsidR="00106A62" w:rsidRDefault="00106A62" w:rsidP="00AF1CD0">
      <w:pPr>
        <w:rPr>
          <w:lang w:eastAsia="en-US"/>
        </w:rPr>
      </w:pPr>
    </w:p>
    <w:p w14:paraId="6366D5D1" w14:textId="14BAB3C1" w:rsidR="00106A62" w:rsidRPr="00F32ED3" w:rsidRDefault="00106A62" w:rsidP="00106A62">
      <w:pPr>
        <w:pStyle w:val="ListParagraph"/>
        <w:numPr>
          <w:ilvl w:val="0"/>
          <w:numId w:val="25"/>
        </w:numPr>
        <w:rPr>
          <w:b/>
          <w:bCs/>
        </w:rPr>
      </w:pPr>
      <w:r w:rsidRPr="00F32ED3">
        <w:rPr>
          <w:b/>
          <w:bCs/>
        </w:rPr>
        <w:t>Minimisation of Data Risk</w:t>
      </w:r>
      <w:r w:rsidR="00CF6D87" w:rsidRPr="00F32ED3">
        <w:rPr>
          <w:b/>
          <w:bCs/>
        </w:rPr>
        <w:t>.</w:t>
      </w:r>
    </w:p>
    <w:p w14:paraId="510CBB5B" w14:textId="71DDDC49" w:rsidR="00CF6D87" w:rsidRDefault="00CF6D87" w:rsidP="00CF6D87">
      <w:pPr>
        <w:pStyle w:val="ListParagraph"/>
      </w:pPr>
      <w:r>
        <w:t xml:space="preserve">All components of both the watermarking, and anomaly detection, systems will be designed to minimise the extraction, storage, and exposure of sensitive metadata. </w:t>
      </w:r>
      <w:r w:rsidR="0076078D">
        <w:t xml:space="preserve">Albeit metadata is of the utmost significance for verifying authenticity, no personal data </w:t>
      </w:r>
      <w:r w:rsidR="00677DF2">
        <w:t xml:space="preserve">will be </w:t>
      </w:r>
      <w:proofErr w:type="gramStart"/>
      <w:r w:rsidR="00677DF2">
        <w:t>retained, or</w:t>
      </w:r>
      <w:proofErr w:type="gramEnd"/>
      <w:r w:rsidR="00677DF2">
        <w:t xml:space="preserve"> processed beyond what is necessary for the generation of hashed artefacts in the system.</w:t>
      </w:r>
    </w:p>
    <w:p w14:paraId="73A585C3" w14:textId="77777777" w:rsidR="00C76B19" w:rsidRDefault="00C76B19" w:rsidP="00CF6D87">
      <w:pPr>
        <w:pStyle w:val="ListParagraph"/>
      </w:pPr>
    </w:p>
    <w:p w14:paraId="755B63B2" w14:textId="5C8393BA" w:rsidR="00C76B19" w:rsidRPr="00B85BA6" w:rsidRDefault="00FB4C36" w:rsidP="00C76B19">
      <w:pPr>
        <w:pStyle w:val="ListParagraph"/>
        <w:numPr>
          <w:ilvl w:val="0"/>
          <w:numId w:val="25"/>
        </w:numPr>
        <w:rPr>
          <w:b/>
          <w:bCs/>
        </w:rPr>
      </w:pPr>
      <w:r w:rsidRPr="00B85BA6">
        <w:rPr>
          <w:b/>
          <w:bCs/>
        </w:rPr>
        <w:t>Transparency and User Awareness.</w:t>
      </w:r>
    </w:p>
    <w:p w14:paraId="7AF92DDF" w14:textId="5F6C1CFA" w:rsidR="00FB4C36" w:rsidRDefault="00F05946" w:rsidP="00FB4C36">
      <w:pPr>
        <w:pStyle w:val="ListParagraph"/>
      </w:pPr>
      <w:r>
        <w:lastRenderedPageBreak/>
        <w:t>This mechanism is designed with transparency entirely in mind</w:t>
      </w:r>
      <w:r w:rsidR="00B3182B">
        <w:t xml:space="preserve">. Stakeholders interacting with the system – regardless of whether this is via the web interface, or the API </w:t>
      </w:r>
      <w:r w:rsidR="00710FC4">
        <w:t>–</w:t>
      </w:r>
      <w:r w:rsidR="00B3182B">
        <w:t xml:space="preserve"> </w:t>
      </w:r>
      <w:r w:rsidR="00710FC4">
        <w:t xml:space="preserve">must be clearly informed of what the watermarking </w:t>
      </w:r>
      <w:r w:rsidR="00744B38">
        <w:t>procedure entails</w:t>
      </w:r>
      <w:r w:rsidR="00015102">
        <w:t>, what elements of metadata will be extracted, and how this information will be used.</w:t>
      </w:r>
      <w:r w:rsidR="002821EE">
        <w:t xml:space="preserve"> A future production-level deployment iteration of the mechanism would require definitive stakeholder consent, along with a visually discernible option to opt-out </w:t>
      </w:r>
      <w:proofErr w:type="gramStart"/>
      <w:r w:rsidR="002821EE">
        <w:t>at all times</w:t>
      </w:r>
      <w:proofErr w:type="gramEnd"/>
      <w:r w:rsidR="002821EE">
        <w:t xml:space="preserve">. </w:t>
      </w:r>
      <w:r w:rsidR="00D554D3">
        <w:t xml:space="preserve">Similarly, all stakeholders involved in our blind study will undergo all </w:t>
      </w:r>
      <w:r w:rsidR="0090258E">
        <w:t xml:space="preserve">required </w:t>
      </w:r>
      <w:r w:rsidR="00D554D3">
        <w:t>ethical procedures as dictated by Birmingham City University’s regulations.</w:t>
      </w:r>
    </w:p>
    <w:p w14:paraId="44ACA7FE" w14:textId="77777777" w:rsidR="00CA1ACB" w:rsidRDefault="00CA1ACB" w:rsidP="00FB4C36">
      <w:pPr>
        <w:pStyle w:val="ListParagraph"/>
      </w:pPr>
    </w:p>
    <w:p w14:paraId="09A46E80" w14:textId="5EF1970C" w:rsidR="00CA1ACB" w:rsidRPr="0046555A" w:rsidRDefault="00CA1ACB" w:rsidP="00CA1ACB">
      <w:pPr>
        <w:pStyle w:val="ListParagraph"/>
        <w:numPr>
          <w:ilvl w:val="0"/>
          <w:numId w:val="25"/>
        </w:numPr>
        <w:rPr>
          <w:b/>
          <w:bCs/>
        </w:rPr>
      </w:pPr>
      <w:r w:rsidRPr="0046555A">
        <w:rPr>
          <w:b/>
          <w:bCs/>
        </w:rPr>
        <w:t>Open Standards, and Cryptographic Integrity</w:t>
      </w:r>
      <w:r w:rsidR="00C81596" w:rsidRPr="0046555A">
        <w:rPr>
          <w:b/>
          <w:bCs/>
        </w:rPr>
        <w:t>.</w:t>
      </w:r>
    </w:p>
    <w:p w14:paraId="38D8B780" w14:textId="518F8379" w:rsidR="00E41158" w:rsidRDefault="00D707EC" w:rsidP="00E41158">
      <w:pPr>
        <w:pStyle w:val="ListParagraph"/>
      </w:pPr>
      <w:r>
        <w:t>As</w:t>
      </w:r>
      <w:r w:rsidR="0058088F">
        <w:t xml:space="preserve"> aforementioned, proprietary cryptographic methods will not be employed</w:t>
      </w:r>
      <w:r w:rsidR="00415C8B">
        <w:t xml:space="preserve">. Instead, standardised, and openly available algorithms and libraries, such as SHA-256, “cryptography”, and “OpenCV” </w:t>
      </w:r>
      <w:r w:rsidR="000B7907">
        <w:t>will be used</w:t>
      </w:r>
      <w:r w:rsidR="003914E4">
        <w:t xml:space="preserve"> – ensuring that the mechanism remains auditable, and verifiable by external revi</w:t>
      </w:r>
      <w:r w:rsidR="00C3493A">
        <w:t>ewers.</w:t>
      </w:r>
      <w:r w:rsidR="000F0F48">
        <w:t xml:space="preserve"> This open approach welcomes security through transparency</w:t>
      </w:r>
      <w:r w:rsidR="001D496C">
        <w:t xml:space="preserve"> rather than obscurity.</w:t>
      </w:r>
    </w:p>
    <w:p w14:paraId="7C568463" w14:textId="77777777" w:rsidR="008F7CD8" w:rsidRDefault="008F7CD8" w:rsidP="00E41158">
      <w:pPr>
        <w:pStyle w:val="ListParagraph"/>
      </w:pPr>
    </w:p>
    <w:p w14:paraId="11D13FBC" w14:textId="213A207B" w:rsidR="008F7CD8" w:rsidRPr="00890EC0" w:rsidRDefault="004E38A2" w:rsidP="008F7CD8">
      <w:pPr>
        <w:pStyle w:val="ListParagraph"/>
        <w:numPr>
          <w:ilvl w:val="0"/>
          <w:numId w:val="25"/>
        </w:numPr>
        <w:rPr>
          <w:b/>
          <w:bCs/>
        </w:rPr>
      </w:pPr>
      <w:r w:rsidRPr="00890EC0">
        <w:rPr>
          <w:b/>
          <w:bCs/>
        </w:rPr>
        <w:t>Misuse Prevention.</w:t>
      </w:r>
    </w:p>
    <w:p w14:paraId="75806741" w14:textId="044AA399" w:rsidR="004E38A2" w:rsidRPr="00AF1CD0" w:rsidRDefault="00442054" w:rsidP="004E38A2">
      <w:pPr>
        <w:pStyle w:val="ListParagraph"/>
      </w:pPr>
      <w:r>
        <w:t>To</w:t>
      </w:r>
      <w:r w:rsidR="00F702ED">
        <w:t xml:space="preserve"> mitigate the risk of this mechanism being exploited – to falsely label AI-synthetic content as authentic, and vice versa, to name one example </w:t>
      </w:r>
      <w:r w:rsidR="008937F5">
        <w:t>–</w:t>
      </w:r>
      <w:r w:rsidR="00F702ED">
        <w:t xml:space="preserve"> </w:t>
      </w:r>
      <w:r w:rsidR="008937F5">
        <w:t xml:space="preserve">detective features will be limited to informative reporting, rather than </w:t>
      </w:r>
      <w:r w:rsidR="00B033E1">
        <w:t>automated</w:t>
      </w:r>
      <w:r w:rsidR="008937F5">
        <w:t xml:space="preserve"> enforcement.</w:t>
      </w:r>
      <w:r w:rsidR="00CC4A8A">
        <w:t xml:space="preserve"> This pragmatic approach ensures no legal, or conclusive, status is assigned to any of its findings. As such, its results should be interpreted </w:t>
      </w:r>
      <w:r w:rsidR="005F503E">
        <w:t>with</w:t>
      </w:r>
      <w:r w:rsidR="00CC4A8A">
        <w:t xml:space="preserve"> human oversight.</w:t>
      </w:r>
    </w:p>
    <w:p w14:paraId="55EAFA55" w14:textId="77777777" w:rsidR="00993BF9" w:rsidRDefault="00993BF9" w:rsidP="00D91C8C">
      <w:pPr>
        <w:rPr>
          <w:lang w:eastAsia="en-US"/>
        </w:rPr>
      </w:pPr>
    </w:p>
    <w:p w14:paraId="4021E445" w14:textId="0CE8500A" w:rsidR="0078498B" w:rsidRPr="007C34D3" w:rsidRDefault="00F64C28" w:rsidP="00F64C28">
      <w:pPr>
        <w:pStyle w:val="ListParagraph"/>
        <w:numPr>
          <w:ilvl w:val="0"/>
          <w:numId w:val="25"/>
        </w:numPr>
        <w:rPr>
          <w:b/>
          <w:bCs/>
        </w:rPr>
      </w:pPr>
      <w:r w:rsidRPr="007C34D3">
        <w:rPr>
          <w:b/>
          <w:bCs/>
        </w:rPr>
        <w:t>Regulatory, and Legal, Compliance.</w:t>
      </w:r>
    </w:p>
    <w:p w14:paraId="33EC5792" w14:textId="4C3CC558" w:rsidR="00F64C28" w:rsidRDefault="006A749C" w:rsidP="00F64C28">
      <w:pPr>
        <w:pStyle w:val="ListParagraph"/>
      </w:pPr>
      <w:r>
        <w:t>The proposed system will comply with relevant national, and international, legislation, including GDPR (</w:t>
      </w:r>
      <w:r w:rsidR="001410F4">
        <w:t xml:space="preserve">General Data Protection Register) in the European Union, the Data Protection Act 2018, the Computer Misuse Act 1990, the ISO/IEC 27001:2022 standard on Information Security, and the Product Security and Telecommunications Act 2022. </w:t>
      </w:r>
      <w:r w:rsidR="000922F6">
        <w:t xml:space="preserve">No data handled, or processed, by the proposed mechanism will violate existing data protection, or cyber security, </w:t>
      </w:r>
      <w:r w:rsidR="00D374EA">
        <w:t xml:space="preserve">legislation and regulatory </w:t>
      </w:r>
      <w:r w:rsidR="000102BA">
        <w:t>frameworks</w:t>
      </w:r>
      <w:r w:rsidR="000922F6">
        <w:t>.</w:t>
      </w:r>
    </w:p>
    <w:p w14:paraId="6229DDDA" w14:textId="77777777" w:rsidR="00AA6ADC" w:rsidRDefault="00AA6ADC" w:rsidP="00F64C28">
      <w:pPr>
        <w:pStyle w:val="ListParagraph"/>
      </w:pPr>
    </w:p>
    <w:p w14:paraId="1DCF793E" w14:textId="421715E2" w:rsidR="00AA6ADC" w:rsidRDefault="00AA6ADC" w:rsidP="00AA6ADC">
      <w:pPr>
        <w:pStyle w:val="ListParagraph"/>
        <w:numPr>
          <w:ilvl w:val="0"/>
          <w:numId w:val="25"/>
        </w:numPr>
      </w:pPr>
      <w:r w:rsidRPr="00C83A20">
        <w:rPr>
          <w:b/>
          <w:bCs/>
        </w:rPr>
        <w:t>Free, and Fair, Access</w:t>
      </w:r>
      <w:r>
        <w:t>.</w:t>
      </w:r>
    </w:p>
    <w:p w14:paraId="0D2E3E42" w14:textId="63493264" w:rsidR="00AA6ADC" w:rsidRDefault="00CE210F" w:rsidP="00AA6ADC">
      <w:pPr>
        <w:pStyle w:val="ListParagraph"/>
      </w:pPr>
      <w:r>
        <w:t xml:space="preserve">The tool will be released under a permissive </w:t>
      </w:r>
      <w:r w:rsidR="004E6D70">
        <w:t>licence</w:t>
      </w:r>
      <w:r>
        <w:t xml:space="preserve">, </w:t>
      </w:r>
      <w:r w:rsidR="00AC38AC">
        <w:t>most likely the MIT License</w:t>
      </w:r>
      <w:r w:rsidR="00133921">
        <w:t>, instead of the GNU GPLv3 License, due to the former’s “permissive</w:t>
      </w:r>
      <w:r w:rsidR="006A6C4E">
        <w:t>” nature, and their regards towards “derivative works”. The issue with GNU GPLv3 is that it expects a derivative work to also inherit the open-source nature of this project, hypothetically restricting its capacity to develop in the future</w:t>
      </w:r>
      <w:r w:rsidR="004148F9">
        <w:t xml:space="preserve"> </w:t>
      </w:r>
      <w:r w:rsidR="006B7D2C">
        <w:fldChar w:fldCharType="begin"/>
      </w:r>
      <w:r w:rsidR="006B7D2C">
        <w:instrText xml:space="preserve"> ADDIN ZOTERO_ITEM CSL_CITATION {"citationID":"RP5maBPZ","properties":{"formattedCitation":"(Open Source Licensing Simplified: A Comparative Overview of Popular Licenses | Blog | Endor Labs, n.d.)","plainCitation":"(Open Source Licensing Simplified: A Comparative Overview of Popular Licenses | Blog | Endor Labs, n.d.)","noteIndex":0},"citationItems":[{"id":181,"uris":["http://zotero.org/users/16707351/items/32K93R45"],"itemData":{"id":181,"type":"webpage","abstract":"Explore the different types of open source licenses and how they impact the use, modification, and distribution of open source software. From GPL to Apache, MIT and more, learn the key differences between permissive and restrictive licenses and how to choose the right one for your project.","language":"en","title":"Open Source Licensing Simplified: A Comparative Overview of Popular Licenses | Blog | Endor Labs","title-short":"Open Source Licensing Simplified","URL":"https://www.endorlabs.com/learn/open-source-licensing-simplified-a-comparative-overview-of-popular-licenses","accessed":{"date-parts":[["2025",8,4]]}}}],"schema":"https://github.com/citation-style-language/schema/raw/master/csl-citation.json"} </w:instrText>
      </w:r>
      <w:r w:rsidR="006B7D2C">
        <w:fldChar w:fldCharType="separate"/>
      </w:r>
      <w:r w:rsidR="006B7D2C">
        <w:rPr>
          <w:noProof/>
        </w:rPr>
        <w:t>(Open Source Licensing Simplified: A Comparative Overview of Popular Licenses | Blog | Endor Labs, n.d.)</w:t>
      </w:r>
      <w:r w:rsidR="006B7D2C">
        <w:fldChar w:fldCharType="end"/>
      </w:r>
      <w:r w:rsidR="006A6C4E">
        <w:t>.</w:t>
      </w:r>
    </w:p>
    <w:p w14:paraId="0A413328" w14:textId="77777777" w:rsidR="00024F03" w:rsidRDefault="00024F03" w:rsidP="00AA6ADC">
      <w:pPr>
        <w:pStyle w:val="ListParagraph"/>
      </w:pPr>
    </w:p>
    <w:p w14:paraId="73D116C2" w14:textId="4F76560B" w:rsidR="00024F03" w:rsidRDefault="00024F03" w:rsidP="00AA6ADC">
      <w:pPr>
        <w:pStyle w:val="ListParagraph"/>
      </w:pPr>
      <w:r>
        <w:t xml:space="preserve">This will ensure accessibility to institutions, journalists, educators, and </w:t>
      </w:r>
      <w:r w:rsidR="00826B2B">
        <w:t>individuals</w:t>
      </w:r>
      <w:r>
        <w:t xml:space="preserve">; </w:t>
      </w:r>
      <w:r w:rsidR="00C72C7C">
        <w:t>critically</w:t>
      </w:r>
      <w:r>
        <w:t>, without being behind a paywall</w:t>
      </w:r>
      <w:r w:rsidR="003849AA">
        <w:t>, subscription model, or platform exclusivity.</w:t>
      </w:r>
      <w:r w:rsidR="0030501B">
        <w:t xml:space="preserve"> Although, as aforementioned, it may be</w:t>
      </w:r>
      <w:r w:rsidR="00352E65">
        <w:t xml:space="preserve"> forked into a </w:t>
      </w:r>
      <w:r w:rsidR="00C85D71">
        <w:t>commercialised</w:t>
      </w:r>
      <w:r w:rsidR="00352E65">
        <w:t xml:space="preserve"> distribution, the rudimentary version – developed in this paper – will always remain open-sou</w:t>
      </w:r>
      <w:r w:rsidR="000A3917">
        <w:t>rce.</w:t>
      </w:r>
      <w:r w:rsidR="007479C8">
        <w:t xml:space="preserve"> This reflects the paper’s broader objective of contributing to open, and verifiable, information ecosystems</w:t>
      </w:r>
      <w:r w:rsidR="002C7150">
        <w:t>.</w:t>
      </w:r>
    </w:p>
    <w:p w14:paraId="3DA3DDB9" w14:textId="291F4EC0" w:rsidR="0096799C" w:rsidRDefault="0096799C" w:rsidP="0096799C"/>
    <w:p w14:paraId="38459571" w14:textId="7B69B414" w:rsidR="0096799C" w:rsidRPr="00C83A95" w:rsidRDefault="00A7502B" w:rsidP="005653AF">
      <w:pPr>
        <w:pStyle w:val="ListParagraph"/>
        <w:numPr>
          <w:ilvl w:val="0"/>
          <w:numId w:val="25"/>
        </w:numPr>
        <w:rPr>
          <w:b/>
          <w:bCs/>
        </w:rPr>
      </w:pPr>
      <w:r w:rsidRPr="00C83A95">
        <w:rPr>
          <w:b/>
          <w:bCs/>
        </w:rPr>
        <w:t>Accountability</w:t>
      </w:r>
      <w:r w:rsidR="0078643C" w:rsidRPr="00C83A95">
        <w:rPr>
          <w:b/>
          <w:bCs/>
        </w:rPr>
        <w:t xml:space="preserve"> in Design, </w:t>
      </w:r>
      <w:r w:rsidR="00F01DE4" w:rsidRPr="00C83A95">
        <w:rPr>
          <w:b/>
          <w:bCs/>
        </w:rPr>
        <w:t>Implementation</w:t>
      </w:r>
      <w:r w:rsidR="0078643C" w:rsidRPr="00C83A95">
        <w:rPr>
          <w:b/>
          <w:bCs/>
        </w:rPr>
        <w:t>, and Evaluation</w:t>
      </w:r>
      <w:r w:rsidR="00C83A95">
        <w:rPr>
          <w:b/>
          <w:bCs/>
        </w:rPr>
        <w:t>.</w:t>
      </w:r>
    </w:p>
    <w:p w14:paraId="32197AF6" w14:textId="418A90DF" w:rsidR="005653AF" w:rsidRDefault="004F598D" w:rsidP="002C66FB">
      <w:pPr>
        <w:pStyle w:val="ListParagraph"/>
      </w:pPr>
      <w:r>
        <w:t xml:space="preserve">All major design choices, limitations, and known risks – and their </w:t>
      </w:r>
      <w:r w:rsidR="00ED3CF1">
        <w:t>associated</w:t>
      </w:r>
      <w:r w:rsidR="007F7AE7">
        <w:t xml:space="preserve"> </w:t>
      </w:r>
      <w:r w:rsidR="0071722A">
        <w:t>vulnerabilities</w:t>
      </w:r>
      <w:r w:rsidR="007F7AE7">
        <w:t xml:space="preserve"> – will be documented in full</w:t>
      </w:r>
      <w:r w:rsidR="0002486F">
        <w:t>.</w:t>
      </w:r>
      <w:r w:rsidR="00A41792">
        <w:t xml:space="preserve"> This, in turn, will ensure that all future iterations of this project – should they advance towards professional deployment </w:t>
      </w:r>
      <w:r w:rsidR="00CC43E5">
        <w:t xml:space="preserve">– are open to constructive scrutiny, and further collaborative development. </w:t>
      </w:r>
    </w:p>
    <w:p w14:paraId="34FC15B3" w14:textId="60F5A443" w:rsidR="00993BF9" w:rsidRDefault="00993BF9" w:rsidP="0075393A">
      <w:pPr>
        <w:pStyle w:val="Heading3"/>
      </w:pPr>
      <w:bookmarkStart w:id="17" w:name="_Toc205844093"/>
      <w:r>
        <w:lastRenderedPageBreak/>
        <w:t>4.4.</w:t>
      </w:r>
      <w:r w:rsidR="00E02E6A">
        <w:t>3</w:t>
      </w:r>
      <w:r>
        <w:t xml:space="preserve"> Practical Considerations</w:t>
      </w:r>
      <w:bookmarkEnd w:id="17"/>
    </w:p>
    <w:p w14:paraId="2CF7BB41" w14:textId="62296E38" w:rsidR="00A6122D" w:rsidRDefault="001E3E22" w:rsidP="00A6122D">
      <w:pPr>
        <w:rPr>
          <w:lang w:eastAsia="en-US"/>
        </w:rPr>
      </w:pPr>
      <w:r>
        <w:rPr>
          <w:lang w:eastAsia="en-US"/>
        </w:rPr>
        <w:t>In a similar vein to the Ethical Considerations above, this project is similarly subject</w:t>
      </w:r>
      <w:r w:rsidR="003C2A9A">
        <w:rPr>
          <w:lang w:eastAsia="en-US"/>
        </w:rPr>
        <w:t xml:space="preserve"> to several practical constraints, most notably of which – are temporal, and computational, resources. </w:t>
      </w:r>
      <w:r w:rsidR="00960690">
        <w:rPr>
          <w:lang w:eastAsia="en-US"/>
        </w:rPr>
        <w:t xml:space="preserve">The following </w:t>
      </w:r>
      <w:r w:rsidR="00BD4CA0">
        <w:rPr>
          <w:lang w:eastAsia="en-US"/>
        </w:rPr>
        <w:t>restrictions</w:t>
      </w:r>
      <w:r w:rsidR="00960690">
        <w:rPr>
          <w:lang w:eastAsia="en-US"/>
        </w:rPr>
        <w:t xml:space="preserve">, and </w:t>
      </w:r>
      <w:r w:rsidR="009950EE">
        <w:rPr>
          <w:lang w:eastAsia="en-US"/>
        </w:rPr>
        <w:t xml:space="preserve">their associated </w:t>
      </w:r>
      <w:proofErr w:type="gramStart"/>
      <w:r w:rsidR="009950EE">
        <w:rPr>
          <w:lang w:eastAsia="en-US"/>
        </w:rPr>
        <w:t>d</w:t>
      </w:r>
      <w:r w:rsidR="00960690">
        <w:rPr>
          <w:lang w:eastAsia="en-US"/>
        </w:rPr>
        <w:t xml:space="preserve">ecisions, </w:t>
      </w:r>
      <w:r w:rsidR="00400712">
        <w:rPr>
          <w:lang w:eastAsia="en-US"/>
        </w:rPr>
        <w:t xml:space="preserve"> have</w:t>
      </w:r>
      <w:proofErr w:type="gramEnd"/>
      <w:r w:rsidR="00400712">
        <w:rPr>
          <w:lang w:eastAsia="en-US"/>
        </w:rPr>
        <w:t xml:space="preserve"> been acknowledged </w:t>
      </w:r>
      <w:r w:rsidR="00C65A6B">
        <w:rPr>
          <w:lang w:eastAsia="en-US"/>
        </w:rPr>
        <w:t>to</w:t>
      </w:r>
      <w:r w:rsidR="00400712">
        <w:rPr>
          <w:lang w:eastAsia="en-US"/>
        </w:rPr>
        <w:t xml:space="preserve"> scope the project realistically. </w:t>
      </w:r>
    </w:p>
    <w:p w14:paraId="46C41628" w14:textId="77777777" w:rsidR="00E26BA3" w:rsidRPr="008C7351" w:rsidRDefault="00E26BA3" w:rsidP="00A6122D">
      <w:pPr>
        <w:rPr>
          <w:b/>
          <w:bCs/>
          <w:lang w:eastAsia="en-US"/>
        </w:rPr>
      </w:pPr>
    </w:p>
    <w:p w14:paraId="0CA75792" w14:textId="39E4FF6B" w:rsidR="00E26BA3" w:rsidRPr="008C7351" w:rsidRDefault="00626C78" w:rsidP="00E26BA3">
      <w:pPr>
        <w:pStyle w:val="ListParagraph"/>
        <w:numPr>
          <w:ilvl w:val="0"/>
          <w:numId w:val="26"/>
        </w:numPr>
        <w:rPr>
          <w:b/>
          <w:bCs/>
        </w:rPr>
      </w:pPr>
      <w:r w:rsidRPr="008C7351">
        <w:rPr>
          <w:b/>
          <w:bCs/>
        </w:rPr>
        <w:t>Temporal Scale Constraints</w:t>
      </w:r>
      <w:r w:rsidR="00AE26FB" w:rsidRPr="008C7351">
        <w:rPr>
          <w:b/>
          <w:bCs/>
        </w:rPr>
        <w:t>.</w:t>
      </w:r>
    </w:p>
    <w:p w14:paraId="1499DFBD" w14:textId="54C4F84A" w:rsidR="00626C78" w:rsidRDefault="009C533F" w:rsidP="00626C78">
      <w:pPr>
        <w:pStyle w:val="ListParagraph"/>
      </w:pPr>
      <w:r>
        <w:t xml:space="preserve">The entire research, design, implementation, and further evaluation cycle for this project is constrained into a five-week </w:t>
      </w:r>
      <w:proofErr w:type="gramStart"/>
      <w:r>
        <w:t>time period</w:t>
      </w:r>
      <w:proofErr w:type="gramEnd"/>
      <w:r>
        <w:t xml:space="preserve">, concluding in early </w:t>
      </w:r>
      <w:r w:rsidR="00201DC3">
        <w:t>September</w:t>
      </w:r>
      <w:r>
        <w:t xml:space="preserve"> 2025.</w:t>
      </w:r>
      <w:r w:rsidR="00ED5BDC">
        <w:t xml:space="preserve"> Given this limited scale, </w:t>
      </w:r>
      <w:r w:rsidR="006F0CF6">
        <w:t xml:space="preserve">as will be discussed further in the “Methodology” section, this project will adopt an Agile methodology </w:t>
      </w:r>
      <w:r w:rsidR="002D00AE">
        <w:t>–</w:t>
      </w:r>
      <w:r w:rsidR="006F0CF6">
        <w:t xml:space="preserve"> </w:t>
      </w:r>
      <w:r w:rsidR="002D00AE">
        <w:t xml:space="preserve">enabling iterative development through incremental prototypes. </w:t>
      </w:r>
      <w:r w:rsidR="003A6B6F">
        <w:t>Instead of pursuing a fully realised production-grade system, each developmental incrementation will fixate on delivering core aspects of the proposed system’s functionality</w:t>
      </w:r>
      <w:r w:rsidR="00524DD1">
        <w:t xml:space="preserve"> – including watermark embedding, anomaly detection, and the implementation and integration of an API</w:t>
      </w:r>
      <w:r w:rsidR="000A466E">
        <w:t xml:space="preserve"> – in isolated, </w:t>
      </w:r>
      <w:r w:rsidR="00EB17C2">
        <w:t>demonstratable</w:t>
      </w:r>
      <w:r w:rsidR="000A466E">
        <w:t xml:space="preserve"> stages</w:t>
      </w:r>
      <w:r w:rsidR="008F652F">
        <w:t>.</w:t>
      </w:r>
    </w:p>
    <w:p w14:paraId="047B38E3" w14:textId="77777777" w:rsidR="00805BDC" w:rsidRDefault="00805BDC" w:rsidP="00626C78">
      <w:pPr>
        <w:pStyle w:val="ListParagraph"/>
      </w:pPr>
    </w:p>
    <w:p w14:paraId="31B1E7F8" w14:textId="34ED5FA7" w:rsidR="00805BDC" w:rsidRDefault="00805BDC" w:rsidP="00626C78">
      <w:pPr>
        <w:pStyle w:val="ListParagraph"/>
      </w:pPr>
      <w:r>
        <w:t xml:space="preserve">This approach permits the incremental assessment of key technical decisions, ensuring that foundational design </w:t>
      </w:r>
      <w:r w:rsidR="008070B5">
        <w:t>choices</w:t>
      </w:r>
      <w:r>
        <w:t xml:space="preserve"> – such as the efficacy</w:t>
      </w:r>
      <w:r w:rsidR="00331C5E">
        <w:t xml:space="preserve"> of watermark embedding, or the accuracy of anomaly detection </w:t>
      </w:r>
      <w:r w:rsidR="00C91EDD">
        <w:t>heuristics</w:t>
      </w:r>
      <w:r w:rsidR="00331C5E">
        <w:t xml:space="preserve"> – can be evaluated rigorously, and refined promptly in the implementation process.</w:t>
      </w:r>
    </w:p>
    <w:p w14:paraId="598AAB8D" w14:textId="77777777" w:rsidR="00FF23A5" w:rsidRDefault="00FF23A5" w:rsidP="00626C78">
      <w:pPr>
        <w:pStyle w:val="ListParagraph"/>
      </w:pPr>
    </w:p>
    <w:p w14:paraId="48FBB91E" w14:textId="1372E5C2" w:rsidR="00FF23A5" w:rsidRDefault="00FF23A5" w:rsidP="00FF23A5">
      <w:pPr>
        <w:pStyle w:val="ListParagraph"/>
        <w:numPr>
          <w:ilvl w:val="0"/>
          <w:numId w:val="26"/>
        </w:numPr>
        <w:rPr>
          <w:b/>
          <w:bCs/>
        </w:rPr>
      </w:pPr>
      <w:r w:rsidRPr="00D667E3">
        <w:rPr>
          <w:b/>
          <w:bCs/>
        </w:rPr>
        <w:t>Computational Efficiency</w:t>
      </w:r>
      <w:r w:rsidR="00AE26FB" w:rsidRPr="00D667E3">
        <w:rPr>
          <w:b/>
          <w:bCs/>
        </w:rPr>
        <w:t>.</w:t>
      </w:r>
    </w:p>
    <w:p w14:paraId="2699C1D0" w14:textId="5EA2EDEA" w:rsidR="003335C2" w:rsidRDefault="00B442A0" w:rsidP="003335C2">
      <w:pPr>
        <w:pStyle w:val="ListParagraph"/>
      </w:pPr>
      <w:r>
        <w:t>Regarding</w:t>
      </w:r>
      <w:r w:rsidR="003335C2">
        <w:t xml:space="preserve"> the paper’s goal of wide accessibility,</w:t>
      </w:r>
      <w:r w:rsidR="00CF405B">
        <w:t xml:space="preserve"> the system will be </w:t>
      </w:r>
      <w:r w:rsidR="00B93AB0">
        <w:t>implemented</w:t>
      </w:r>
      <w:r w:rsidR="00CF405B">
        <w:t xml:space="preserve"> utilising tools, </w:t>
      </w:r>
      <w:r w:rsidR="00D44ED4">
        <w:t>and</w:t>
      </w:r>
      <w:r w:rsidR="0086007E">
        <w:t xml:space="preserve"> libraries, available in a standard Python installation on a mainstream personal computer. </w:t>
      </w:r>
      <w:r w:rsidR="0070720C">
        <w:t xml:space="preserve">A fundamental level </w:t>
      </w:r>
      <w:r w:rsidR="00693A04">
        <w:t>of care will be taken to minimise computational overhead, simultaneously ensuring that all core functionalities remain lightweight, performant</w:t>
      </w:r>
      <w:r w:rsidR="001C05B6">
        <w:t>, and most importantly</w:t>
      </w:r>
      <w:r w:rsidR="00F658B9">
        <w:t xml:space="preserve"> – robust – on both consumer-level hardware, and enterprise-level (i.e. server) hardware.</w:t>
      </w:r>
    </w:p>
    <w:p w14:paraId="4D74134F" w14:textId="77777777" w:rsidR="00DD6F27" w:rsidRDefault="00DD6F27" w:rsidP="003335C2">
      <w:pPr>
        <w:pStyle w:val="ListParagraph"/>
      </w:pPr>
    </w:p>
    <w:p w14:paraId="4EF2BD51" w14:textId="197C77CC" w:rsidR="00DD6F27" w:rsidRPr="00675FB5" w:rsidRDefault="00DD6F27" w:rsidP="00DD6F27">
      <w:pPr>
        <w:pStyle w:val="ListParagraph"/>
        <w:numPr>
          <w:ilvl w:val="0"/>
          <w:numId w:val="26"/>
        </w:numPr>
        <w:rPr>
          <w:b/>
          <w:bCs/>
        </w:rPr>
      </w:pPr>
      <w:r w:rsidRPr="00675FB5">
        <w:rPr>
          <w:b/>
          <w:bCs/>
        </w:rPr>
        <w:t>Scope of Evaluation.</w:t>
      </w:r>
    </w:p>
    <w:p w14:paraId="15F2C910" w14:textId="47C70CF8" w:rsidR="00DD6F27" w:rsidRDefault="0043483B" w:rsidP="00A66510">
      <w:pPr>
        <w:pStyle w:val="ListParagraph"/>
      </w:pPr>
      <w:r>
        <w:t>Whilst the system aims to, imperceptibly, embed watermarks, and include primitive anomaly detection heuristic functionality, it will not incorporate sophisticated Machine Learning (ML) classifiers for deepfake detection, due to temporal, and training, constraints.</w:t>
      </w:r>
      <w:r w:rsidR="00851D02">
        <w:t xml:space="preserve"> Instead, metrics, such as PSNR and SSIM – or a similar one after the initial Methodology evaluation process has concluded </w:t>
      </w:r>
      <w:r w:rsidR="00A66510">
        <w:t>– alongside rule-based metadata</w:t>
      </w:r>
      <w:r w:rsidR="00B951B1">
        <w:t xml:space="preserve"> heuristics, will serve as the principal evaluative tools.</w:t>
      </w:r>
    </w:p>
    <w:p w14:paraId="75C8BD67" w14:textId="77777777" w:rsidR="00A66510" w:rsidRDefault="00A66510" w:rsidP="00A66510">
      <w:pPr>
        <w:pStyle w:val="ListParagraph"/>
      </w:pPr>
    </w:p>
    <w:p w14:paraId="2356F87B" w14:textId="691D4E87" w:rsidR="00DD6F27" w:rsidRPr="00921A69" w:rsidRDefault="005F6AFC" w:rsidP="00DD6F27">
      <w:pPr>
        <w:pStyle w:val="ListParagraph"/>
        <w:numPr>
          <w:ilvl w:val="0"/>
          <w:numId w:val="26"/>
        </w:numPr>
        <w:rPr>
          <w:b/>
          <w:bCs/>
        </w:rPr>
      </w:pPr>
      <w:r w:rsidRPr="00921A69">
        <w:rPr>
          <w:b/>
          <w:bCs/>
        </w:rPr>
        <w:t>Prototype-Level Limitations.</w:t>
      </w:r>
    </w:p>
    <w:p w14:paraId="29CC3548" w14:textId="4782F487" w:rsidR="00AE4E08" w:rsidRDefault="00A73BC6" w:rsidP="00AE4E08">
      <w:pPr>
        <w:pStyle w:val="ListParagraph"/>
      </w:pPr>
      <w:r>
        <w:t>Due to development constraints, some features – such as user authentication (i.e. Tokens),</w:t>
      </w:r>
      <w:r w:rsidR="000966ED">
        <w:t xml:space="preserve"> upload encryption, or tamper-resistant logging – will be proposed but not fully implemented.</w:t>
      </w:r>
      <w:r w:rsidR="007148FD">
        <w:t xml:space="preserve"> These limitations will be clearly evoked, and hypothetical suggestions for future development of this project will be </w:t>
      </w:r>
      <w:r w:rsidR="00896266">
        <w:t>defined</w:t>
      </w:r>
      <w:r w:rsidR="007148FD">
        <w:t xml:space="preserve"> in</w:t>
      </w:r>
      <w:r w:rsidR="00896266">
        <w:t xml:space="preserve"> the</w:t>
      </w:r>
      <w:r w:rsidR="00DA50DB">
        <w:t xml:space="preserve"> “</w:t>
      </w:r>
      <w:r w:rsidR="004B7CA7">
        <w:t>Discussion</w:t>
      </w:r>
      <w:r w:rsidR="00DA50DB">
        <w:t xml:space="preserve"> and Results” section below.</w:t>
      </w:r>
    </w:p>
    <w:p w14:paraId="326E9B97" w14:textId="77777777" w:rsidR="005F6AFC" w:rsidRDefault="005F6AFC" w:rsidP="005F6AFC">
      <w:pPr>
        <w:pStyle w:val="ListParagraph"/>
      </w:pPr>
    </w:p>
    <w:p w14:paraId="18ECF78C" w14:textId="2BB16F5D" w:rsidR="007A054A" w:rsidRPr="00B63226" w:rsidRDefault="007A054A" w:rsidP="007A054A">
      <w:pPr>
        <w:pStyle w:val="ListParagraph"/>
        <w:numPr>
          <w:ilvl w:val="0"/>
          <w:numId w:val="26"/>
        </w:numPr>
        <w:rPr>
          <w:b/>
          <w:bCs/>
        </w:rPr>
      </w:pPr>
      <w:r w:rsidRPr="00B63226">
        <w:rPr>
          <w:b/>
          <w:bCs/>
        </w:rPr>
        <w:t>Participant Testing Feasibility.</w:t>
      </w:r>
    </w:p>
    <w:p w14:paraId="4B5F342D" w14:textId="63AA5171" w:rsidR="006874BF" w:rsidRDefault="00DC492D" w:rsidP="006874BF">
      <w:pPr>
        <w:pStyle w:val="ListParagraph"/>
      </w:pPr>
      <w:r>
        <w:t>In a similar vein</w:t>
      </w:r>
      <w:r w:rsidR="00996B87">
        <w:t xml:space="preserve">, given the </w:t>
      </w:r>
      <w:r w:rsidR="0005534D">
        <w:t xml:space="preserve">arduous </w:t>
      </w:r>
      <w:r w:rsidR="00996B87">
        <w:t xml:space="preserve">temporal </w:t>
      </w:r>
      <w:r w:rsidR="007D3D08">
        <w:t xml:space="preserve">constraints of this project </w:t>
      </w:r>
      <w:r w:rsidR="00216D0F">
        <w:t>–</w:t>
      </w:r>
      <w:r w:rsidR="007D3D08">
        <w:t xml:space="preserve"> </w:t>
      </w:r>
      <w:r w:rsidR="00216D0F">
        <w:t xml:space="preserve">participant testing – such as the planned blind watermark perceptibility study </w:t>
      </w:r>
      <w:proofErr w:type="gramStart"/>
      <w:r w:rsidR="00216D0F">
        <w:t xml:space="preserve">- </w:t>
      </w:r>
      <w:r w:rsidR="00232B12">
        <w:t xml:space="preserve"> will</w:t>
      </w:r>
      <w:proofErr w:type="gramEnd"/>
      <w:r w:rsidR="00232B12">
        <w:t xml:space="preserve"> be conducted on a small scale, as aforementioned previously.</w:t>
      </w:r>
      <w:r w:rsidR="00AD06AC">
        <w:t xml:space="preserve"> </w:t>
      </w:r>
      <w:r w:rsidR="00A557D9">
        <w:t xml:space="preserve">Whilst this does </w:t>
      </w:r>
      <w:r w:rsidR="007A7CB2">
        <w:t>inadvertently</w:t>
      </w:r>
      <w:r w:rsidR="00A557D9">
        <w:t xml:space="preserve"> </w:t>
      </w:r>
      <w:r w:rsidR="000954BC">
        <w:t xml:space="preserve">limit the breadth of statistical generalisability, </w:t>
      </w:r>
      <w:r w:rsidR="00A263DE">
        <w:t>the analysis will still engage quantifiable metrics</w:t>
      </w:r>
      <w:r w:rsidR="00FE023B">
        <w:t xml:space="preserve"> to evaluate our system’s performance in practical, everyday scenarios. </w:t>
      </w:r>
      <w:r w:rsidR="00124F55">
        <w:t>The results, therefore, are best understood as applied insights into the system’s effectiveness, offering a meaningful indication of its potential impact, and usability, when deployed in relevant domains.</w:t>
      </w:r>
    </w:p>
    <w:p w14:paraId="4799F312" w14:textId="61F0D7EF" w:rsidR="00C65081" w:rsidRDefault="00C65081" w:rsidP="00C65081">
      <w:pPr>
        <w:pStyle w:val="Heading3"/>
      </w:pPr>
      <w:bookmarkStart w:id="18" w:name="_Toc205844094"/>
      <w:r>
        <w:lastRenderedPageBreak/>
        <w:t>4.4.</w:t>
      </w:r>
      <w:r w:rsidR="00954D3D">
        <w:t>4</w:t>
      </w:r>
      <w:r>
        <w:t xml:space="preserve"> Ethical </w:t>
      </w:r>
      <w:r w:rsidR="008018F6">
        <w:t>&amp;</w:t>
      </w:r>
      <w:r w:rsidR="000D59EF">
        <w:t xml:space="preserve"> </w:t>
      </w:r>
      <w:r>
        <w:t xml:space="preserve">Practical Consideration </w:t>
      </w:r>
      <w:r w:rsidR="000D59EF">
        <w:t>Conclusion</w:t>
      </w:r>
      <w:bookmarkEnd w:id="18"/>
    </w:p>
    <w:p w14:paraId="0C8011B9" w14:textId="2126C50D" w:rsidR="007A054A" w:rsidRDefault="00BF6771" w:rsidP="004B133D">
      <w:r>
        <w:t>All things considered,</w:t>
      </w:r>
      <w:r w:rsidR="00003AF6">
        <w:t xml:space="preserve"> these ethical and practical considerations are responsible for three main </w:t>
      </w:r>
      <w:r w:rsidR="00BF0EB9">
        <w:t xml:space="preserve">outcomes. </w:t>
      </w:r>
      <w:r w:rsidR="0045533F">
        <w:t>They shape this research to ensure that its development remains responsible, technically feasible, and</w:t>
      </w:r>
      <w:r w:rsidR="00CE0310">
        <w:t xml:space="preserve"> – most </w:t>
      </w:r>
      <w:r w:rsidR="004B2462">
        <w:t>fundamentally</w:t>
      </w:r>
      <w:r w:rsidR="00177C6F">
        <w:t xml:space="preserve"> – always aligned with the original aim.</w:t>
      </w:r>
      <w:r w:rsidR="00FF00FD">
        <w:t xml:space="preserve"> By acknowledging limitations, and embedding </w:t>
      </w:r>
      <w:r w:rsidR="00B40D21">
        <w:t>accountability</w:t>
      </w:r>
      <w:r w:rsidR="00FC6061">
        <w:t xml:space="preserve"> at each stage, this paper </w:t>
      </w:r>
      <w:r w:rsidR="00104CE0">
        <w:t>seeks</w:t>
      </w:r>
      <w:r w:rsidR="00FC6061">
        <w:t xml:space="preserve"> to constructively contribute to the broader conversation around digital authenticity, and the </w:t>
      </w:r>
      <w:r w:rsidR="00905B7C">
        <w:t xml:space="preserve">novel </w:t>
      </w:r>
      <w:r w:rsidR="00996537">
        <w:t>role of cryptography in safeguarding truth in visual media.</w:t>
      </w:r>
    </w:p>
    <w:p w14:paraId="5EBAD772" w14:textId="0B112436" w:rsidR="00320FDB" w:rsidRDefault="00B0547E" w:rsidP="00330B91">
      <w:pPr>
        <w:pStyle w:val="Heading1"/>
      </w:pPr>
      <w:bookmarkStart w:id="19" w:name="_Toc205844095"/>
      <w:r>
        <w:t>5</w:t>
      </w:r>
      <w:r w:rsidR="00330B91">
        <w:t xml:space="preserve"> Literature Review</w:t>
      </w:r>
      <w:bookmarkEnd w:id="19"/>
    </w:p>
    <w:p w14:paraId="1AF32C5E" w14:textId="072CBBCF" w:rsidR="00B26187" w:rsidRDefault="00046C9D" w:rsidP="00995EE0">
      <w:r w:rsidRPr="00046C9D">
        <w:rPr>
          <w:highlight w:val="green"/>
        </w:rPr>
        <w:t>(Make sure to include visual models from sources</w:t>
      </w:r>
      <w:r w:rsidRPr="00E141EC">
        <w:rPr>
          <w:highlight w:val="green"/>
        </w:rPr>
        <w:t>)</w:t>
      </w:r>
      <w:r w:rsidR="00E141EC" w:rsidRPr="00E141EC">
        <w:rPr>
          <w:highlight w:val="green"/>
        </w:rPr>
        <w:t xml:space="preserve"> – not just one of </w:t>
      </w:r>
      <w:r w:rsidR="00E141EC" w:rsidRPr="00716650">
        <w:rPr>
          <w:highlight w:val="green"/>
        </w:rPr>
        <w:t>them</w:t>
      </w:r>
      <w:r w:rsidR="00A40A3E" w:rsidRPr="00716650">
        <w:rPr>
          <w:highlight w:val="green"/>
        </w:rPr>
        <w:t>!</w:t>
      </w:r>
    </w:p>
    <w:p w14:paraId="6C0FA9F1" w14:textId="2FF7812E" w:rsidR="007C36AC" w:rsidRDefault="00B0547E" w:rsidP="007C36AC">
      <w:pPr>
        <w:pStyle w:val="Heading2"/>
      </w:pPr>
      <w:bookmarkStart w:id="20" w:name="_Toc205844096"/>
      <w:r>
        <w:t>5</w:t>
      </w:r>
      <w:r w:rsidR="006B571F" w:rsidRPr="006B571F">
        <w:t>.1 Introduction</w:t>
      </w:r>
      <w:bookmarkEnd w:id="20"/>
    </w:p>
    <w:p w14:paraId="01EB03B6" w14:textId="77777777" w:rsidR="007C36AC" w:rsidRDefault="007C36AC" w:rsidP="007C36AC">
      <w:pPr>
        <w:rPr>
          <w:lang w:eastAsia="en-US"/>
        </w:rPr>
      </w:pPr>
    </w:p>
    <w:p w14:paraId="24700A85" w14:textId="1DC0C83F" w:rsidR="007C36AC" w:rsidRDefault="007A3CAD" w:rsidP="007C36AC">
      <w:pPr>
        <w:rPr>
          <w:lang w:eastAsia="en-US"/>
        </w:rPr>
      </w:pPr>
      <w:r w:rsidRPr="007A3CAD">
        <w:rPr>
          <w:highlight w:val="green"/>
          <w:lang w:eastAsia="en-US"/>
        </w:rPr>
        <w:t>Could probably tie this a little more to the Aims and Objectives mentioned earlier.</w:t>
      </w:r>
    </w:p>
    <w:p w14:paraId="1A3F5226" w14:textId="77777777" w:rsidR="007C36AC" w:rsidRPr="007C36AC" w:rsidRDefault="007C36AC" w:rsidP="007C36AC">
      <w:pPr>
        <w:rPr>
          <w:lang w:eastAsia="en-US"/>
        </w:rPr>
      </w:pPr>
    </w:p>
    <w:p w14:paraId="50CA7D75" w14:textId="0B2881CA" w:rsidR="008D68D4" w:rsidRDefault="00C905CC" w:rsidP="008D68D4">
      <w:pPr>
        <w:rPr>
          <w:lang w:eastAsia="en-US"/>
        </w:rPr>
      </w:pPr>
      <w:r>
        <w:rPr>
          <w:lang w:eastAsia="en-US"/>
        </w:rPr>
        <w:t>This chapter</w:t>
      </w:r>
      <w:r w:rsidR="00101E14">
        <w:rPr>
          <w:lang w:eastAsia="en-US"/>
        </w:rPr>
        <w:t xml:space="preserve"> provides a critical review of the current academic, and technical, landscape surrounding digital media authenticity – with a central focus on imperceptible watermarking, metadata analysis, cryptographic hashing, and anomaly-based detection methods. </w:t>
      </w:r>
      <w:r w:rsidR="00ED4DFC">
        <w:rPr>
          <w:lang w:eastAsia="en-US"/>
        </w:rPr>
        <w:t xml:space="preserve">Its purpose is to evaluate how these areas support the </w:t>
      </w:r>
      <w:r w:rsidR="000A6E23">
        <w:rPr>
          <w:lang w:eastAsia="en-US"/>
        </w:rPr>
        <w:t>development of</w:t>
      </w:r>
      <w:r w:rsidR="00ED4DFC">
        <w:rPr>
          <w:lang w:eastAsia="en-US"/>
        </w:rPr>
        <w:t xml:space="preserve"> a system capable of </w:t>
      </w:r>
      <w:r w:rsidR="00B86673">
        <w:rPr>
          <w:lang w:eastAsia="en-US"/>
        </w:rPr>
        <w:t>verifying</w:t>
      </w:r>
      <w:r w:rsidR="00ED4DFC">
        <w:rPr>
          <w:lang w:eastAsia="en-US"/>
        </w:rPr>
        <w:t xml:space="preserve"> the human authorship of visual </w:t>
      </w:r>
      <w:r w:rsidR="004F2A5E">
        <w:rPr>
          <w:lang w:eastAsia="en-US"/>
        </w:rPr>
        <w:t>media</w:t>
      </w:r>
      <w:r w:rsidR="00ED4DFC">
        <w:rPr>
          <w:lang w:eastAsia="en-US"/>
        </w:rPr>
        <w:t>.</w:t>
      </w:r>
    </w:p>
    <w:p w14:paraId="092A959C" w14:textId="77777777" w:rsidR="00B96808" w:rsidRDefault="00B96808" w:rsidP="008D68D4">
      <w:pPr>
        <w:rPr>
          <w:lang w:eastAsia="en-US"/>
        </w:rPr>
      </w:pPr>
    </w:p>
    <w:p w14:paraId="20BDD728" w14:textId="177DCAE8" w:rsidR="00B96808" w:rsidRDefault="00B96808" w:rsidP="008D68D4">
      <w:pPr>
        <w:rPr>
          <w:lang w:eastAsia="en-US"/>
        </w:rPr>
      </w:pPr>
      <w:r>
        <w:rPr>
          <w:lang w:eastAsia="en-US"/>
        </w:rPr>
        <w:t>To ensure relevance to the rapidly evolving fields of AI-synthetic content, and Cyber Security in its entirety – this Review intends to draw upon literature published exclusively from 2024 onwards.</w:t>
      </w:r>
      <w:r w:rsidR="000A0846">
        <w:rPr>
          <w:lang w:eastAsia="en-US"/>
        </w:rPr>
        <w:t xml:space="preserve"> Sources include peer-reviewed articles, whitepapers, technical documentation, documented standards emerging from both academia, and industry; and finally, legal and regulatory frameworks (</w:t>
      </w:r>
      <w:r w:rsidR="00024CCA">
        <w:rPr>
          <w:lang w:eastAsia="en-US"/>
        </w:rPr>
        <w:t>e.g.</w:t>
      </w:r>
      <w:r w:rsidR="000A0846">
        <w:rPr>
          <w:lang w:eastAsia="en-US"/>
        </w:rPr>
        <w:t xml:space="preserve"> ISO/IEC 27001:2022, GDPR).</w:t>
      </w:r>
    </w:p>
    <w:p w14:paraId="336870A2" w14:textId="77777777" w:rsidR="0010312D" w:rsidRDefault="0010312D" w:rsidP="008D68D4">
      <w:pPr>
        <w:rPr>
          <w:lang w:eastAsia="en-US"/>
        </w:rPr>
      </w:pPr>
    </w:p>
    <w:p w14:paraId="58277BE4" w14:textId="2ED3D5F7" w:rsidR="00661547" w:rsidRDefault="0010312D" w:rsidP="008D68D4">
      <w:pPr>
        <w:rPr>
          <w:lang w:eastAsia="en-US"/>
        </w:rPr>
      </w:pPr>
      <w:r w:rsidRPr="000F1DE7">
        <w:rPr>
          <w:highlight w:val="green"/>
          <w:lang w:eastAsia="en-US"/>
        </w:rPr>
        <w:t xml:space="preserve">Why is the Lit. Review structured “thematically”, why is this an optimal </w:t>
      </w:r>
      <w:r w:rsidR="000F04D4" w:rsidRPr="000F1DE7">
        <w:rPr>
          <w:highlight w:val="green"/>
          <w:lang w:eastAsia="en-US"/>
        </w:rPr>
        <w:t xml:space="preserve">procedure? References will be gathered once “blueprint” </w:t>
      </w:r>
      <w:r w:rsidR="000F04D4" w:rsidRPr="000F1DE7">
        <w:rPr>
          <w:i/>
          <w:iCs/>
          <w:highlight w:val="green"/>
          <w:lang w:eastAsia="en-US"/>
        </w:rPr>
        <w:t>Lit. Review Methodology</w:t>
      </w:r>
      <w:r w:rsidR="000F04D4" w:rsidRPr="000F1DE7">
        <w:rPr>
          <w:highlight w:val="green"/>
          <w:lang w:eastAsia="en-US"/>
        </w:rPr>
        <w:t xml:space="preserve"> has been drafted.</w:t>
      </w:r>
    </w:p>
    <w:p w14:paraId="7DA8CE4D" w14:textId="77777777" w:rsidR="0010312D" w:rsidRDefault="0010312D" w:rsidP="008D68D4">
      <w:pPr>
        <w:rPr>
          <w:lang w:eastAsia="en-US"/>
        </w:rPr>
      </w:pPr>
    </w:p>
    <w:p w14:paraId="16FAC04C" w14:textId="76640427" w:rsidR="00661547" w:rsidRDefault="00E1069B" w:rsidP="008D68D4">
      <w:pPr>
        <w:rPr>
          <w:lang w:eastAsia="en-US"/>
        </w:rPr>
      </w:pPr>
      <w:r>
        <w:rPr>
          <w:lang w:eastAsia="en-US"/>
        </w:rPr>
        <w:t xml:space="preserve">This Review will be structured thematically, </w:t>
      </w:r>
      <w:proofErr w:type="gramStart"/>
      <w:r>
        <w:rPr>
          <w:lang w:eastAsia="en-US"/>
        </w:rPr>
        <w:t>in order to</w:t>
      </w:r>
      <w:proofErr w:type="gramEnd"/>
      <w:r>
        <w:rPr>
          <w:lang w:eastAsia="en-US"/>
        </w:rPr>
        <w:t xml:space="preserve"> address integral system components, relevant technologies, </w:t>
      </w:r>
      <w:r w:rsidR="003C2287">
        <w:rPr>
          <w:lang w:eastAsia="en-US"/>
        </w:rPr>
        <w:t>developmental</w:t>
      </w:r>
      <w:r>
        <w:rPr>
          <w:lang w:eastAsia="en-US"/>
        </w:rPr>
        <w:t xml:space="preserve"> or theoretical gaps, and considerations regarding the mechanism’s impending implementation.</w:t>
      </w:r>
      <w:r w:rsidR="001C09FB">
        <w:rPr>
          <w:lang w:eastAsia="en-US"/>
        </w:rPr>
        <w:t xml:space="preserve"> This analysis will, in turn, directly inform </w:t>
      </w:r>
      <w:r w:rsidR="008756E8">
        <w:rPr>
          <w:lang w:eastAsia="en-US"/>
        </w:rPr>
        <w:t>the design, justification, and evaluation of the proposed system’s different components – as outlined in the project’s aim and objectives earlier in the paper.</w:t>
      </w:r>
    </w:p>
    <w:p w14:paraId="3038FD13" w14:textId="77777777" w:rsidR="00B86673" w:rsidRPr="008D68D4" w:rsidRDefault="00B86673" w:rsidP="008D68D4">
      <w:pPr>
        <w:rPr>
          <w:lang w:eastAsia="en-US"/>
        </w:rPr>
      </w:pPr>
    </w:p>
    <w:p w14:paraId="2B98701E" w14:textId="724E2018" w:rsidR="004E1546" w:rsidRDefault="007D351F" w:rsidP="007D351F">
      <w:pPr>
        <w:pStyle w:val="Heading2"/>
      </w:pPr>
      <w:bookmarkStart w:id="21" w:name="_Toc205844097"/>
      <w:r w:rsidRPr="007D351F">
        <w:t>5.</w:t>
      </w:r>
      <w:r>
        <w:t xml:space="preserve">2 </w:t>
      </w:r>
      <w:r w:rsidR="0091582B">
        <w:t>Literature Review Methodology</w:t>
      </w:r>
      <w:bookmarkEnd w:id="21"/>
    </w:p>
    <w:p w14:paraId="33C21676" w14:textId="269B4BCC" w:rsidR="007D351F" w:rsidRDefault="007D351F" w:rsidP="00482EB7">
      <w:pPr>
        <w:pStyle w:val="Heading3"/>
      </w:pPr>
      <w:bookmarkStart w:id="22" w:name="_Toc205844098"/>
      <w:r>
        <w:t xml:space="preserve">5.2.1 </w:t>
      </w:r>
      <w:r w:rsidR="008746D3">
        <w:t>Justification</w:t>
      </w:r>
      <w:r>
        <w:t xml:space="preserve"> &amp; Rationale</w:t>
      </w:r>
      <w:bookmarkEnd w:id="22"/>
    </w:p>
    <w:p w14:paraId="2C1A8FEE" w14:textId="587C2BF6" w:rsidR="00CE094C" w:rsidRDefault="00662BC7" w:rsidP="008425EC">
      <w:r>
        <w:t>Intrinsically, this Review’s rationale</w:t>
      </w:r>
      <w:r w:rsidR="00E32981">
        <w:t xml:space="preserve"> originates from the highly dynamic, and </w:t>
      </w:r>
      <w:proofErr w:type="gramStart"/>
      <w:r w:rsidR="00E32981">
        <w:t>rapidly-evolving</w:t>
      </w:r>
      <w:proofErr w:type="gramEnd"/>
      <w:r w:rsidR="00E32981">
        <w:t xml:space="preserve"> nature of technologies in relation to AI-</w:t>
      </w:r>
      <w:r w:rsidR="00384560">
        <w:t xml:space="preserve">synthetic media, and forms of digital content authentication. </w:t>
      </w:r>
      <w:r w:rsidR="00DE1A1D">
        <w:t>As the sophistication of generative models (e.g.</w:t>
      </w:r>
      <w:r w:rsidR="00330F43">
        <w:t xml:space="preserve"> “Sora”, “Midjourney”, “</w:t>
      </w:r>
      <w:r w:rsidR="00CE60BA">
        <w:t>Runway”)</w:t>
      </w:r>
      <w:r w:rsidR="00351DC7">
        <w:t xml:space="preserve"> increases exponentially,</w:t>
      </w:r>
      <w:r w:rsidR="005E6ABB">
        <w:t xml:space="preserve"> </w:t>
      </w:r>
      <w:r w:rsidR="007D263E">
        <w:t>established techniques</w:t>
      </w:r>
      <w:r w:rsidR="00A225CE">
        <w:t xml:space="preserve"> for validating media </w:t>
      </w:r>
      <w:r w:rsidR="004E6E1F">
        <w:t>authenticity</w:t>
      </w:r>
      <w:r w:rsidR="00A225CE">
        <w:t xml:space="preserve"> are becoming increasingly redundant</w:t>
      </w:r>
      <w:r w:rsidR="00C44842">
        <w:t xml:space="preserve"> </w:t>
      </w:r>
      <w:r w:rsidR="00C44842" w:rsidRPr="00456B18">
        <w:rPr>
          <w:highlight w:val="green"/>
        </w:rPr>
        <w:t>{Perhaps note what kind of techniques?}</w:t>
      </w:r>
      <w:r w:rsidR="00A225CE">
        <w:t xml:space="preserve">. </w:t>
      </w:r>
      <w:r w:rsidR="003F04AF">
        <w:t xml:space="preserve">Therefore, </w:t>
      </w:r>
      <w:r w:rsidR="00DC1A33">
        <w:t xml:space="preserve">the Review is intentionally </w:t>
      </w:r>
      <w:r w:rsidR="00421E16">
        <w:t>structured to explore more recent advancements in metadata-based watermarking, cryptographic verification</w:t>
      </w:r>
      <w:r w:rsidR="0079312B">
        <w:t xml:space="preserve">, anomaly detection in both image, and video, </w:t>
      </w:r>
      <w:r w:rsidR="0086018E">
        <w:t>files; and in the broader sphere of AI-content discrimination.</w:t>
      </w:r>
    </w:p>
    <w:p w14:paraId="3C607BA8" w14:textId="77777777" w:rsidR="00312FE9" w:rsidRDefault="00312FE9" w:rsidP="008425EC"/>
    <w:p w14:paraId="01C2FC99" w14:textId="3A0FDF20" w:rsidR="00312FE9" w:rsidRDefault="00312FE9" w:rsidP="008425EC">
      <w:r>
        <w:t>Moreover,</w:t>
      </w:r>
      <w:r w:rsidR="00B41587">
        <w:t xml:space="preserve"> the Review – at a wider perspective – serves a dual purpose. Firstly, to establish a foundation of proven concepts, that could be adapted into our proposed mechanism; and </w:t>
      </w:r>
      <w:r w:rsidR="00B41587">
        <w:lastRenderedPageBreak/>
        <w:t xml:space="preserve">secondly, to identify </w:t>
      </w:r>
      <w:r w:rsidR="00D1192B">
        <w:t>conceptual</w:t>
      </w:r>
      <w:r w:rsidR="00B41587">
        <w:t>, or technical gaps, that research might directly address or work around.</w:t>
      </w:r>
      <w:r w:rsidR="00067EDA">
        <w:t xml:space="preserve"> Furthermore, this ensures that our project remains grounded, notably, in current technological understanding – and robust to tangible implementation concerns – such as computational overhead</w:t>
      </w:r>
      <w:r w:rsidR="00736915">
        <w:t>, legal and regulatory compliance, and system transparency; three key cornerstones addressed earlier.</w:t>
      </w:r>
    </w:p>
    <w:p w14:paraId="3ACBF1BF" w14:textId="77777777" w:rsidR="00BD7AF5" w:rsidRDefault="00BD7AF5" w:rsidP="008425EC"/>
    <w:p w14:paraId="28DC6B41" w14:textId="471ED44A" w:rsidR="00BD7AF5" w:rsidRDefault="00BD7AF5" w:rsidP="008425EC">
      <w:r>
        <w:t xml:space="preserve">The methodology, presented below, has been chosen to ensure the Review only </w:t>
      </w:r>
      <w:r w:rsidR="00071647">
        <w:t>infers</w:t>
      </w:r>
      <w:r>
        <w:t xml:space="preserve"> </w:t>
      </w:r>
      <w:r w:rsidR="00636F87">
        <w:t xml:space="preserve">sources with direct, recent relevance – maintaining a close linkage between literature </w:t>
      </w:r>
      <w:r w:rsidR="00E37BED">
        <w:t>observations</w:t>
      </w:r>
      <w:r w:rsidR="00636F87">
        <w:t>, and both the aim and objectives presented earlier in the paper</w:t>
      </w:r>
      <w:r w:rsidR="00474F1F">
        <w:t>.</w:t>
      </w:r>
    </w:p>
    <w:p w14:paraId="483E9A8E" w14:textId="18EC0405" w:rsidR="009367AC" w:rsidRDefault="009367AC" w:rsidP="009367AC">
      <w:pPr>
        <w:pStyle w:val="Heading3"/>
      </w:pPr>
      <w:bookmarkStart w:id="23" w:name="_Toc205844099"/>
      <w:r w:rsidRPr="009367AC">
        <w:t>5.</w:t>
      </w:r>
      <w:r>
        <w:t xml:space="preserve">2.2 </w:t>
      </w:r>
      <w:r w:rsidR="00042898">
        <w:t>Inclusion Criteria</w:t>
      </w:r>
      <w:bookmarkEnd w:id="23"/>
    </w:p>
    <w:p w14:paraId="21497B17" w14:textId="77777777" w:rsidR="009367AC" w:rsidRDefault="009367AC" w:rsidP="009367AC"/>
    <w:p w14:paraId="38ABEA3C" w14:textId="1301CF21" w:rsidR="009367AC" w:rsidRDefault="009367AC" w:rsidP="009367AC">
      <w:r w:rsidRPr="00094682">
        <w:rPr>
          <w:highlight w:val="green"/>
        </w:rPr>
        <w:t xml:space="preserve">This, and the </w:t>
      </w:r>
      <w:r w:rsidR="00094682" w:rsidRPr="00094682">
        <w:rPr>
          <w:highlight w:val="green"/>
        </w:rPr>
        <w:t>Exclusion</w:t>
      </w:r>
      <w:r w:rsidRPr="00094682">
        <w:rPr>
          <w:highlight w:val="green"/>
        </w:rPr>
        <w:t xml:space="preserve"> criteria, feel like they cover a lot of the same bases. Should they get integrated into a single section? Would probably save a lot on the word count.</w:t>
      </w:r>
    </w:p>
    <w:p w14:paraId="4C7B645F" w14:textId="77777777" w:rsidR="009367AC" w:rsidRPr="009367AC" w:rsidRDefault="009367AC" w:rsidP="009367AC"/>
    <w:p w14:paraId="057C590A" w14:textId="3A9FB4D3" w:rsidR="00D43FC5" w:rsidRDefault="008B7447" w:rsidP="00D43FC5">
      <w:pPr>
        <w:pStyle w:val="ListParagraph"/>
        <w:ind w:left="0"/>
      </w:pPr>
      <w:r>
        <w:t>Literature has only been included in the Review if it meets the following conditions</w:t>
      </w:r>
      <w:r w:rsidR="00181EFD">
        <w:t xml:space="preserve"> – ensuring relevance to all aspects of the proposed mechanism.</w:t>
      </w:r>
      <w:r w:rsidR="00A84167">
        <w:t xml:space="preserve"> Furthermore, this necessitates selecting sources that are both technically relevant, and contextually aligned, with the challenges posed by synthetic media.</w:t>
      </w:r>
    </w:p>
    <w:p w14:paraId="7D606632" w14:textId="77777777" w:rsidR="00D43FC5" w:rsidRDefault="00D43FC5" w:rsidP="00D43FC5">
      <w:pPr>
        <w:pStyle w:val="ListParagraph"/>
        <w:ind w:left="0"/>
      </w:pPr>
    </w:p>
    <w:p w14:paraId="33137A54" w14:textId="692404E2" w:rsidR="00D43FC5" w:rsidRDefault="00D43FC5" w:rsidP="00C37875">
      <w:pPr>
        <w:pStyle w:val="ListParagraph"/>
        <w:numPr>
          <w:ilvl w:val="0"/>
          <w:numId w:val="29"/>
        </w:numPr>
        <w:rPr>
          <w:b/>
          <w:bCs/>
        </w:rPr>
      </w:pPr>
      <w:r w:rsidRPr="00D43FC5">
        <w:rPr>
          <w:b/>
          <w:bCs/>
        </w:rPr>
        <w:t xml:space="preserve">Sources Published in 2024 or </w:t>
      </w:r>
      <w:r w:rsidR="0046480E" w:rsidRPr="00D43FC5">
        <w:rPr>
          <w:b/>
          <w:bCs/>
        </w:rPr>
        <w:t>later</w:t>
      </w:r>
      <w:r w:rsidR="00BF052B">
        <w:rPr>
          <w:b/>
          <w:bCs/>
        </w:rPr>
        <w:t>.</w:t>
      </w:r>
    </w:p>
    <w:p w14:paraId="17882AFA" w14:textId="391CF695" w:rsidR="00C37875" w:rsidRDefault="00D720C0" w:rsidP="00C37875">
      <w:pPr>
        <w:pStyle w:val="ListParagraph"/>
      </w:pPr>
      <w:r>
        <w:t xml:space="preserve">This criterion ensures that chosen literature reflects the most </w:t>
      </w:r>
      <w:r w:rsidR="00CD479A">
        <w:t>up-to-date</w:t>
      </w:r>
      <w:r w:rsidR="00D63B1C">
        <w:t xml:space="preserve"> developments in AI, watermarking techniques, </w:t>
      </w:r>
      <w:r w:rsidR="00E64920">
        <w:t xml:space="preserve">cryptographic verification, </w:t>
      </w:r>
      <w:r w:rsidR="00DD2DD3">
        <w:t>and anomaly detection.</w:t>
      </w:r>
      <w:r w:rsidR="00F862A9">
        <w:t xml:space="preserve"> Given the</w:t>
      </w:r>
      <w:r w:rsidR="00AD718D">
        <w:t xml:space="preserve"> accelerated pace of innovation in these specific domains, especially, </w:t>
      </w:r>
      <w:r w:rsidR="00A902D0">
        <w:t>incorporating only the most current research inherently suppo</w:t>
      </w:r>
      <w:r w:rsidR="00210BBB">
        <w:t>rts</w:t>
      </w:r>
      <w:r w:rsidR="00B372C7">
        <w:t xml:space="preserve"> the technical feasibility, and relevance, of the proposed system. </w:t>
      </w:r>
    </w:p>
    <w:p w14:paraId="538063CE" w14:textId="77777777" w:rsidR="00134F6F" w:rsidRDefault="00134F6F" w:rsidP="00C37875">
      <w:pPr>
        <w:pStyle w:val="ListParagraph"/>
      </w:pPr>
    </w:p>
    <w:p w14:paraId="2F8A9702" w14:textId="374F44CB" w:rsidR="00134F6F" w:rsidRDefault="00134F6F" w:rsidP="00C37875">
      <w:pPr>
        <w:pStyle w:val="ListParagraph"/>
      </w:pPr>
      <w:r>
        <w:t xml:space="preserve">However, this temporal restriction may result in </w:t>
      </w:r>
      <w:r w:rsidR="0029053F">
        <w:t>foundational</w:t>
      </w:r>
      <w:r>
        <w:t xml:space="preserve"> work, </w:t>
      </w:r>
      <w:r w:rsidR="0029053F">
        <w:t>or highly influential studies, published earlier years – that helped shape the field – be inadvertently excluded.</w:t>
      </w:r>
      <w:r w:rsidR="00295FB6">
        <w:t xml:space="preserve"> Whilst efforts will be made to include this type of imperative work where it’s referenced in more </w:t>
      </w:r>
      <w:r w:rsidR="00525159">
        <w:t>modern</w:t>
      </w:r>
      <w:r w:rsidR="00295FB6">
        <w:t xml:space="preserve"> sources</w:t>
      </w:r>
      <w:r w:rsidR="00525159">
        <w:t xml:space="preserve"> – there does remain a genuine risk of overlooking valuable</w:t>
      </w:r>
      <w:r w:rsidR="0092749F">
        <w:t xml:space="preserve"> historical context, or </w:t>
      </w:r>
      <w:r w:rsidR="006D14EB">
        <w:t>foundational</w:t>
      </w:r>
      <w:r w:rsidR="0092749F">
        <w:t xml:space="preserve"> methodologies.</w:t>
      </w:r>
    </w:p>
    <w:p w14:paraId="25FF4431" w14:textId="77777777" w:rsidR="006B1522" w:rsidRDefault="006B1522" w:rsidP="00C37875">
      <w:pPr>
        <w:pStyle w:val="ListParagraph"/>
      </w:pPr>
    </w:p>
    <w:p w14:paraId="727C4EA2" w14:textId="7ED3E8FA" w:rsidR="006B1522" w:rsidRPr="00704B6B" w:rsidRDefault="00491533" w:rsidP="00322547">
      <w:pPr>
        <w:pStyle w:val="ListParagraph"/>
        <w:numPr>
          <w:ilvl w:val="0"/>
          <w:numId w:val="29"/>
        </w:numPr>
        <w:rPr>
          <w:b/>
          <w:bCs/>
        </w:rPr>
      </w:pPr>
      <w:r w:rsidRPr="00704B6B">
        <w:rPr>
          <w:b/>
          <w:bCs/>
        </w:rPr>
        <w:t xml:space="preserve">Peer-Reviewed Academic Articles, Technical White Papers, </w:t>
      </w:r>
      <w:r w:rsidR="00080339" w:rsidRPr="00704B6B">
        <w:rPr>
          <w:b/>
          <w:bCs/>
        </w:rPr>
        <w:t>and Regulatory Frameworks (e.g. ISO/IEC 27001:2022)</w:t>
      </w:r>
      <w:r w:rsidR="00BF052B">
        <w:rPr>
          <w:b/>
          <w:bCs/>
        </w:rPr>
        <w:t>.</w:t>
      </w:r>
    </w:p>
    <w:p w14:paraId="6EEE18BC" w14:textId="619F2F78" w:rsidR="00322547" w:rsidRDefault="004E376F" w:rsidP="00322547">
      <w:pPr>
        <w:pStyle w:val="ListParagraph"/>
      </w:pPr>
      <w:r>
        <w:t xml:space="preserve">The </w:t>
      </w:r>
      <w:r w:rsidR="004E03E2">
        <w:t>addition of only peer-reviewed, or industry-validat</w:t>
      </w:r>
      <w:r w:rsidR="0080497C">
        <w:t>ed material, will positively ensure high sta</w:t>
      </w:r>
      <w:r w:rsidR="00586A42">
        <w:t xml:space="preserve">ndards of technical accuracy, </w:t>
      </w:r>
      <w:r w:rsidR="004A6E27">
        <w:t>comprehensive</w:t>
      </w:r>
      <w:r w:rsidR="00586A42">
        <w:t xml:space="preserve"> methodology, and academic credibility.</w:t>
      </w:r>
      <w:r w:rsidR="00A26BB5">
        <w:t xml:space="preserve"> Consequently, these sources are more likely to have undergone professional </w:t>
      </w:r>
      <w:r w:rsidR="00D31D41">
        <w:t>validation, and are thus more reliable for informing mechanism design, and evaluation.</w:t>
      </w:r>
    </w:p>
    <w:p w14:paraId="20910AC0" w14:textId="77777777" w:rsidR="00134F6F" w:rsidRDefault="00134F6F" w:rsidP="00322547">
      <w:pPr>
        <w:pStyle w:val="ListParagraph"/>
      </w:pPr>
    </w:p>
    <w:p w14:paraId="41D47E66" w14:textId="40939C11" w:rsidR="00134F6F" w:rsidRDefault="00134F6F" w:rsidP="00322547">
      <w:pPr>
        <w:pStyle w:val="ListParagraph"/>
      </w:pPr>
      <w:r>
        <w:t>Nonetheles</w:t>
      </w:r>
      <w:r w:rsidR="00942709">
        <w:t xml:space="preserve">s, this </w:t>
      </w:r>
      <w:r w:rsidR="00E70264">
        <w:t>criterion</w:t>
      </w:r>
      <w:r w:rsidR="00942709">
        <w:t xml:space="preserve"> might limit </w:t>
      </w:r>
      <w:r w:rsidR="00591441">
        <w:t xml:space="preserve">the incorporation of </w:t>
      </w:r>
      <w:r w:rsidR="009D315C">
        <w:t>developing</w:t>
      </w:r>
      <w:r w:rsidR="00591441">
        <w:t xml:space="preserve"> </w:t>
      </w:r>
      <w:r w:rsidR="009D315C">
        <w:t>concepts</w:t>
      </w:r>
      <w:r w:rsidR="00591441">
        <w:t>,</w:t>
      </w:r>
      <w:r w:rsidR="009D315C">
        <w:t xml:space="preserve"> or practical insights, from industry </w:t>
      </w:r>
      <w:r w:rsidR="003F6066">
        <w:t>practitioners</w:t>
      </w:r>
      <w:r w:rsidR="009D315C">
        <w:t xml:space="preserve"> that have not yet </w:t>
      </w:r>
      <w:r w:rsidR="00DE365C">
        <w:t>entered</w:t>
      </w:r>
      <w:r w:rsidR="009D315C">
        <w:t xml:space="preserve"> the peer-reviewed domain </w:t>
      </w:r>
      <w:proofErr w:type="gramStart"/>
      <w:r w:rsidR="009D315C">
        <w:t>as of yet</w:t>
      </w:r>
      <w:proofErr w:type="gramEnd"/>
      <w:r w:rsidR="009D315C">
        <w:t>.</w:t>
      </w:r>
      <w:r w:rsidR="00DE2464">
        <w:t xml:space="preserve"> Some non-traditional </w:t>
      </w:r>
      <w:r w:rsidR="00087258">
        <w:t>sources, such as developer blogs, or GitHub</w:t>
      </w:r>
      <w:r w:rsidR="009D3DF3">
        <w:rPr>
          <w:rStyle w:val="FootnoteReference"/>
        </w:rPr>
        <w:footnoteReference w:id="9"/>
      </w:r>
      <w:r w:rsidR="00087258">
        <w:t xml:space="preserve"> documentation</w:t>
      </w:r>
      <w:r w:rsidR="006866AC">
        <w:t>, may offer practical relevance that is unfortunately excluded.</w:t>
      </w:r>
    </w:p>
    <w:p w14:paraId="1CDB87E8" w14:textId="77777777" w:rsidR="00AA2A22" w:rsidRDefault="00AA2A22" w:rsidP="00322547">
      <w:pPr>
        <w:pStyle w:val="ListParagraph"/>
      </w:pPr>
    </w:p>
    <w:p w14:paraId="75A80343" w14:textId="19565CBB" w:rsidR="00951DCC" w:rsidRPr="000B0EA0" w:rsidRDefault="00AA2A22" w:rsidP="00951DCC">
      <w:pPr>
        <w:pStyle w:val="ListParagraph"/>
        <w:numPr>
          <w:ilvl w:val="0"/>
          <w:numId w:val="29"/>
        </w:numPr>
        <w:rPr>
          <w:b/>
          <w:bCs/>
        </w:rPr>
      </w:pPr>
      <w:r w:rsidRPr="000B0EA0">
        <w:rPr>
          <w:b/>
          <w:bCs/>
        </w:rPr>
        <w:t>Literature Focused on Image, and Video-based Media Authentication, Anomaly Detection, and Cryptographic Watermarking</w:t>
      </w:r>
      <w:r w:rsidR="00BF052B">
        <w:rPr>
          <w:b/>
          <w:bCs/>
        </w:rPr>
        <w:t>.</w:t>
      </w:r>
    </w:p>
    <w:p w14:paraId="2FFA739D" w14:textId="4F5796AA" w:rsidR="00951DCC" w:rsidRDefault="00FC536F" w:rsidP="00951DCC">
      <w:pPr>
        <w:pStyle w:val="ListParagraph"/>
      </w:pPr>
      <w:r>
        <w:t>This criterion, specifically, narrows the research scope to visual media</w:t>
      </w:r>
      <w:r w:rsidR="00375ABF">
        <w:t xml:space="preserve"> – including images, and </w:t>
      </w:r>
      <w:r w:rsidR="00F7290B">
        <w:t>videos</w:t>
      </w:r>
      <w:r w:rsidR="00375ABF">
        <w:t xml:space="preserve"> – as these constitute the primary “carrier datasets” of the system</w:t>
      </w:r>
      <w:r w:rsidR="00D6736B">
        <w:t xml:space="preserve">; </w:t>
      </w:r>
      <w:r w:rsidR="00D6736B">
        <w:lastRenderedPageBreak/>
        <w:t>ensuring that the literature directly supports the technical implementation, and evaluation, of the watermarking, and verification, mechanism proposed in this paper.</w:t>
      </w:r>
    </w:p>
    <w:p w14:paraId="45DC17E9" w14:textId="77777777" w:rsidR="00AF607B" w:rsidRDefault="00AF607B" w:rsidP="00951DCC">
      <w:pPr>
        <w:pStyle w:val="ListParagraph"/>
      </w:pPr>
    </w:p>
    <w:p w14:paraId="0FC58778" w14:textId="51EEDA8D" w:rsidR="00AF607B" w:rsidRDefault="008B5FB0" w:rsidP="00951DCC">
      <w:pPr>
        <w:pStyle w:val="ListParagraph"/>
      </w:pPr>
      <w:r>
        <w:t>Conversely</w:t>
      </w:r>
      <w:r w:rsidR="00AF607B">
        <w:t>,</w:t>
      </w:r>
      <w:r>
        <w:t xml:space="preserve"> a drawback of this narrowing is the exclusion of transferable methodologies from adjacent domains – </w:t>
      </w:r>
      <w:r w:rsidR="00B7375D">
        <w:t>including</w:t>
      </w:r>
      <w:r>
        <w:t xml:space="preserve"> the likes of</w:t>
      </w:r>
      <w:r w:rsidR="008E74A8">
        <w:t xml:space="preserve"> auditorial, and biometric, forensics.</w:t>
      </w:r>
      <w:r w:rsidR="006262FB">
        <w:t xml:space="preserve"> </w:t>
      </w:r>
      <w:r w:rsidR="00A377BE">
        <w:t xml:space="preserve">Though cross-domain insights could potentially enrich this project, these form of domains will be deprioritised in favour of technical specificity. </w:t>
      </w:r>
    </w:p>
    <w:p w14:paraId="11A70D52" w14:textId="77777777" w:rsidR="008E7C52" w:rsidRDefault="008E7C52" w:rsidP="00951DCC">
      <w:pPr>
        <w:pStyle w:val="ListParagraph"/>
      </w:pPr>
    </w:p>
    <w:p w14:paraId="0B6FCC68" w14:textId="0FB8E63B" w:rsidR="008E7C52" w:rsidRDefault="00991DBD" w:rsidP="00DB17E6">
      <w:pPr>
        <w:pStyle w:val="ListParagraph"/>
        <w:numPr>
          <w:ilvl w:val="0"/>
          <w:numId w:val="29"/>
        </w:numPr>
        <w:rPr>
          <w:b/>
          <w:bCs/>
        </w:rPr>
      </w:pPr>
      <w:r w:rsidRPr="00DB17E6">
        <w:rPr>
          <w:b/>
          <w:bCs/>
        </w:rPr>
        <w:t>Observed Studies Employing</w:t>
      </w:r>
      <w:r w:rsidR="00BF052B" w:rsidRPr="00DB17E6">
        <w:rPr>
          <w:b/>
          <w:bCs/>
        </w:rPr>
        <w:t xml:space="preserve"> Metrics Such as PSNR, SSIM, and Other Quantitative Scoring Methodologies.</w:t>
      </w:r>
    </w:p>
    <w:p w14:paraId="4876C6E4" w14:textId="30100716" w:rsidR="00DB17E6" w:rsidRDefault="00DB17E6" w:rsidP="00DB17E6">
      <w:pPr>
        <w:pStyle w:val="ListParagraph"/>
      </w:pPr>
      <w:r>
        <w:t>Emphasising empirical validation ensures that techniques included in the Review are not only theoretically grounded,</w:t>
      </w:r>
      <w:r w:rsidR="009609E2">
        <w:t xml:space="preserve"> but also practically assessed.</w:t>
      </w:r>
      <w:r w:rsidR="00D11607">
        <w:t xml:space="preserve"> Such metrics are essential, not just for evaluating the imperceptibility of watermarks in a target file, but also for assessing the accuracy of synthetic content detection.</w:t>
      </w:r>
    </w:p>
    <w:p w14:paraId="39968B0B" w14:textId="77777777" w:rsidR="00B0735D" w:rsidRDefault="00B0735D" w:rsidP="00DB17E6">
      <w:pPr>
        <w:pStyle w:val="ListParagraph"/>
      </w:pPr>
    </w:p>
    <w:p w14:paraId="286A9A6A" w14:textId="7B348CC7" w:rsidR="00B0735D" w:rsidRDefault="00BC6CD3" w:rsidP="00DB17E6">
      <w:pPr>
        <w:pStyle w:val="ListParagraph"/>
      </w:pPr>
      <w:r>
        <w:t>Despite this, a reliance on quantitative evaluation could lead to the underrepresentation of conceptual, or theoretical, contributions.</w:t>
      </w:r>
      <w:r w:rsidR="00A447B9">
        <w:t xml:space="preserve"> Therefore, some cutting-edge approaches might still be in embryonic stages of </w:t>
      </w:r>
      <w:proofErr w:type="gramStart"/>
      <w:r w:rsidR="00A447B9">
        <w:t>development, and</w:t>
      </w:r>
      <w:proofErr w:type="gramEnd"/>
      <w:r w:rsidR="00A447B9">
        <w:t xml:space="preserve"> lack the sufficient level of empirical validation to meet this criterion.</w:t>
      </w:r>
    </w:p>
    <w:p w14:paraId="600F62C9" w14:textId="77777777" w:rsidR="00BB1F9C" w:rsidRDefault="00BB1F9C" w:rsidP="00DB17E6">
      <w:pPr>
        <w:pStyle w:val="ListParagraph"/>
      </w:pPr>
    </w:p>
    <w:p w14:paraId="42CAF3C8" w14:textId="13210695" w:rsidR="00BB1F9C" w:rsidRDefault="00BF2419" w:rsidP="00243134">
      <w:pPr>
        <w:pStyle w:val="ListParagraph"/>
        <w:numPr>
          <w:ilvl w:val="0"/>
          <w:numId w:val="29"/>
        </w:numPr>
        <w:rPr>
          <w:b/>
          <w:bCs/>
        </w:rPr>
      </w:pPr>
      <w:r w:rsidRPr="00FF12B2">
        <w:rPr>
          <w:b/>
          <w:bCs/>
        </w:rPr>
        <w:t>Explore</w:t>
      </w:r>
      <w:r w:rsidR="006C0ED8" w:rsidRPr="00FF12B2">
        <w:rPr>
          <w:b/>
          <w:bCs/>
        </w:rPr>
        <w:t xml:space="preserve"> Addressing Ethical, Legal, and Regulatory Aspects of Digital Provenance, and Synthetic Media Detection</w:t>
      </w:r>
    </w:p>
    <w:p w14:paraId="22D65253" w14:textId="5F200678" w:rsidR="00243134" w:rsidRDefault="00A479C8" w:rsidP="00243134">
      <w:pPr>
        <w:pStyle w:val="ListParagraph"/>
      </w:pPr>
      <w:r>
        <w:t xml:space="preserve">Inclusion of </w:t>
      </w:r>
      <w:r w:rsidR="003924C7">
        <w:t>literature that explores legal compliance (e.g. GDPR, 2018 Data Protection Act)</w:t>
      </w:r>
      <w:r w:rsidR="00F622ED">
        <w:t>, ethical concerns, and the extent of the proposed mechanism’s social impact will ensure that the mechanism is developed within a responsible</w:t>
      </w:r>
      <w:r w:rsidR="00213459">
        <w:t xml:space="preserve"> framework. This supports the paper’s aim of producing a trustworthy, transparent, and </w:t>
      </w:r>
      <w:r w:rsidR="00387958">
        <w:t>accountable</w:t>
      </w:r>
      <w:r w:rsidR="00213459">
        <w:t xml:space="preserve"> tool.</w:t>
      </w:r>
    </w:p>
    <w:p w14:paraId="736D1B47" w14:textId="77777777" w:rsidR="001C7BB9" w:rsidRDefault="001C7BB9" w:rsidP="00243134">
      <w:pPr>
        <w:pStyle w:val="ListParagraph"/>
      </w:pPr>
    </w:p>
    <w:p w14:paraId="46AB9CC9" w14:textId="48806E9A" w:rsidR="001C7BB9" w:rsidRPr="00243134" w:rsidRDefault="001C7BB9" w:rsidP="00243134">
      <w:pPr>
        <w:pStyle w:val="ListParagraph"/>
      </w:pPr>
      <w:r>
        <w:t xml:space="preserve">However, a predominant limitation with this is that such literature may overemphasise established policy, and neglect speculative or </w:t>
      </w:r>
      <w:r w:rsidR="00231D6A">
        <w:t>interdisciplinary</w:t>
      </w:r>
      <w:r>
        <w:t xml:space="preserve"> techniques</w:t>
      </w:r>
      <w:r w:rsidR="00160D77">
        <w:t xml:space="preserve"> – which could, in turn,</w:t>
      </w:r>
      <w:r w:rsidR="001157D9">
        <w:t xml:space="preserve"> raise significant doubt regarding the broader consequences of detection technologies that are not fully understood at this present time.</w:t>
      </w:r>
    </w:p>
    <w:p w14:paraId="130072EE" w14:textId="0BCB63A0" w:rsidR="00CA247A" w:rsidRDefault="003356E0" w:rsidP="003356E0">
      <w:pPr>
        <w:pStyle w:val="Heading3"/>
      </w:pPr>
      <w:bookmarkStart w:id="24" w:name="_Toc205844100"/>
      <w:r w:rsidRPr="003356E0">
        <w:t>5.</w:t>
      </w:r>
      <w:r>
        <w:t xml:space="preserve">2.3 </w:t>
      </w:r>
      <w:r w:rsidR="00EF4C9C">
        <w:t>Exclusion Criteria</w:t>
      </w:r>
      <w:bookmarkEnd w:id="24"/>
    </w:p>
    <w:p w14:paraId="79A6D602" w14:textId="7EA537AA" w:rsidR="00E35FEC" w:rsidRDefault="00AB0BC8" w:rsidP="003356E0">
      <w:pPr>
        <w:pStyle w:val="ListParagraph"/>
        <w:ind w:left="0"/>
      </w:pPr>
      <w:bookmarkStart w:id="25" w:name="_Hlk205722231"/>
      <w:r>
        <w:t>Literature has only been excluded from the Review if it meets the following conditions</w:t>
      </w:r>
      <w:r w:rsidR="0012126C">
        <w:t xml:space="preserve"> – ensuring that retained sources directly contribute to the technical, methodological, and contextual requirements of the proposed mechanism</w:t>
      </w:r>
      <w:r w:rsidR="00D74E6A">
        <w:t>. These exclusions aren’t intended to just be a simple inversion of the Inclusion Criteria – rather, they exist to protect the Review’s evidential strength, and alignment, with the mechanism’s intended purpose.</w:t>
      </w:r>
      <w:r w:rsidR="00DD7080">
        <w:t xml:space="preserve"> Each criterion is applied deliberately, with careful consideration of their respective limitations.</w:t>
      </w:r>
    </w:p>
    <w:bookmarkEnd w:id="25"/>
    <w:p w14:paraId="5E4A0C1D" w14:textId="77777777" w:rsidR="00D57E22" w:rsidRDefault="00D57E22" w:rsidP="003356E0">
      <w:pPr>
        <w:pStyle w:val="ListParagraph"/>
        <w:ind w:left="0"/>
      </w:pPr>
    </w:p>
    <w:p w14:paraId="5840675F" w14:textId="7C90151D" w:rsidR="006E53CA" w:rsidRPr="00376840" w:rsidRDefault="00263AC6" w:rsidP="00900DDE">
      <w:pPr>
        <w:pStyle w:val="ListParagraph"/>
        <w:numPr>
          <w:ilvl w:val="0"/>
          <w:numId w:val="30"/>
        </w:numPr>
        <w:rPr>
          <w:b/>
          <w:bCs/>
        </w:rPr>
      </w:pPr>
      <w:r w:rsidRPr="00376840">
        <w:rPr>
          <w:b/>
          <w:bCs/>
        </w:rPr>
        <w:t xml:space="preserve">Outdated, or </w:t>
      </w:r>
      <w:r w:rsidR="003203E8" w:rsidRPr="00376840">
        <w:rPr>
          <w:b/>
          <w:bCs/>
        </w:rPr>
        <w:t>Deprecated</w:t>
      </w:r>
      <w:r w:rsidRPr="00376840">
        <w:rPr>
          <w:b/>
          <w:bCs/>
        </w:rPr>
        <w:t>, Technical Methods</w:t>
      </w:r>
    </w:p>
    <w:p w14:paraId="623383A1" w14:textId="0C083419" w:rsidR="001C2A58" w:rsidRDefault="00AC4772" w:rsidP="001C2A58">
      <w:pPr>
        <w:pStyle w:val="ListParagraph"/>
      </w:pPr>
      <w:r>
        <w:t xml:space="preserve">Sources that focus on technologies, algorithms, or approaches that are now </w:t>
      </w:r>
      <w:r w:rsidR="003B5153">
        <w:t>considered</w:t>
      </w:r>
      <w:r>
        <w:t xml:space="preserve"> obsolete</w:t>
      </w:r>
      <w:r w:rsidR="005A7990">
        <w:t xml:space="preserve"> – including watermarking tools vulnerable to modern removal tools, or pre-2015 hashing methods – have been excluded. The rationale to which this is based on is that only technically viable methods, capable of withstanding contemporary modern AI techniques, are considered in this paper.</w:t>
      </w:r>
    </w:p>
    <w:p w14:paraId="420A613F" w14:textId="77777777" w:rsidR="00E74A96" w:rsidRDefault="00E74A96" w:rsidP="001C2A58">
      <w:pPr>
        <w:pStyle w:val="ListParagraph"/>
      </w:pPr>
    </w:p>
    <w:p w14:paraId="25932A23" w14:textId="1FAA2B95" w:rsidR="00E74A96" w:rsidRDefault="00E74A96" w:rsidP="001C2A58">
      <w:pPr>
        <w:pStyle w:val="ListParagraph"/>
      </w:pPr>
      <w:r>
        <w:t>A drawback is that</w:t>
      </w:r>
      <w:r w:rsidR="006D4247">
        <w:t xml:space="preserve"> certain older approaches might contain foundational concepts, or insights, that </w:t>
      </w:r>
      <w:r w:rsidR="006406E2">
        <w:t>could</w:t>
      </w:r>
      <w:r w:rsidR="006D4247">
        <w:t xml:space="preserve"> inform modernised forms of hybrid, or updated syste</w:t>
      </w:r>
      <w:r w:rsidR="00F72E0A">
        <w:t>ms</w:t>
      </w:r>
      <w:r w:rsidR="00C76222">
        <w:t>.</w:t>
      </w:r>
      <w:r w:rsidR="00E91F37">
        <w:t xml:space="preserve"> </w:t>
      </w:r>
      <w:r w:rsidR="008275F9">
        <w:t>Unfortunately</w:t>
      </w:r>
      <w:r w:rsidR="00E91F37">
        <w:t>, potentially valuable theoretical underpinnings might be excluded.</w:t>
      </w:r>
    </w:p>
    <w:p w14:paraId="0099CEBD" w14:textId="77777777" w:rsidR="007A6874" w:rsidRDefault="007A6874" w:rsidP="001C2A58">
      <w:pPr>
        <w:pStyle w:val="ListParagraph"/>
      </w:pPr>
    </w:p>
    <w:p w14:paraId="4565D707" w14:textId="215B2F13" w:rsidR="007A6874" w:rsidRDefault="00AC1431" w:rsidP="00F4716C">
      <w:pPr>
        <w:pStyle w:val="ListParagraph"/>
        <w:numPr>
          <w:ilvl w:val="0"/>
          <w:numId w:val="30"/>
        </w:numPr>
        <w:rPr>
          <w:b/>
          <w:bCs/>
        </w:rPr>
      </w:pPr>
      <w:r w:rsidRPr="00A55895">
        <w:rPr>
          <w:b/>
          <w:bCs/>
        </w:rPr>
        <w:t>Irrelevant Application Contexts</w:t>
      </w:r>
    </w:p>
    <w:p w14:paraId="03D8705C" w14:textId="568529D2" w:rsidR="00F4716C" w:rsidRDefault="005A151C" w:rsidP="00F4716C">
      <w:pPr>
        <w:pStyle w:val="ListParagraph"/>
      </w:pPr>
      <w:r>
        <w:lastRenderedPageBreak/>
        <w:t xml:space="preserve">Literature that </w:t>
      </w:r>
      <w:r w:rsidR="00AF260B">
        <w:t>inspects</w:t>
      </w:r>
      <w:r>
        <w:t xml:space="preserve"> technologies</w:t>
      </w:r>
      <w:r w:rsidR="00AF260B">
        <w:t xml:space="preserve"> in unrelated domains, including – but not limited to </w:t>
      </w:r>
      <w:r w:rsidR="00A91E56">
        <w:t>–</w:t>
      </w:r>
      <w:r w:rsidR="00AF260B">
        <w:t xml:space="preserve"> </w:t>
      </w:r>
      <w:r w:rsidR="00A91E56">
        <w:t xml:space="preserve">watermarking for biological datasets, or anomaly detection for </w:t>
      </w:r>
      <w:r w:rsidR="00B35275">
        <w:t xml:space="preserve">Internet of Things </w:t>
      </w:r>
      <w:r w:rsidR="004F7B8E">
        <w:t>(</w:t>
      </w:r>
      <w:r w:rsidR="00A91E56">
        <w:t>IoT</w:t>
      </w:r>
      <w:r w:rsidR="004F7B8E">
        <w:t>)</w:t>
      </w:r>
      <w:r w:rsidR="00A91E56">
        <w:t xml:space="preserve"> networks</w:t>
      </w:r>
      <w:r w:rsidR="00A17F17">
        <w:t>, are excluded</w:t>
      </w:r>
      <w:r w:rsidR="00E53067">
        <w:t>.</w:t>
      </w:r>
      <w:r w:rsidR="004C5DBE">
        <w:t xml:space="preserve"> This will ensure</w:t>
      </w:r>
      <w:r w:rsidR="009F08AF">
        <w:t xml:space="preserve"> that the Review remains focused on </w:t>
      </w:r>
      <w:r w:rsidR="00DB44F1">
        <w:t>image, and video authenticity challenges imperative to the proposed mechanism.</w:t>
      </w:r>
      <w:r w:rsidR="000A0D1C">
        <w:t xml:space="preserve"> A notable drawback, that should be mentioned, is that cross-domain innovations, which could </w:t>
      </w:r>
      <w:r w:rsidR="00165AE5">
        <w:t>theoretically</w:t>
      </w:r>
      <w:r w:rsidR="000A0D1C">
        <w:t xml:space="preserve"> be adapted for synthetic media detection, could be mistakeably omitted due to these strict contextual regulations.</w:t>
      </w:r>
    </w:p>
    <w:p w14:paraId="78153FAC" w14:textId="1A78B6AF" w:rsidR="00C326F4" w:rsidRDefault="00C326F4" w:rsidP="00F4716C">
      <w:pPr>
        <w:pStyle w:val="ListParagraph"/>
      </w:pPr>
    </w:p>
    <w:p w14:paraId="74D8719A" w14:textId="0FC136BD" w:rsidR="00C326F4" w:rsidRPr="001A4D0F" w:rsidRDefault="0096750C" w:rsidP="000C3889">
      <w:pPr>
        <w:pStyle w:val="ListParagraph"/>
        <w:numPr>
          <w:ilvl w:val="0"/>
          <w:numId w:val="30"/>
        </w:numPr>
        <w:rPr>
          <w:b/>
          <w:bCs/>
        </w:rPr>
      </w:pPr>
      <w:r w:rsidRPr="001A4D0F">
        <w:rPr>
          <w:b/>
          <w:bCs/>
        </w:rPr>
        <w:t>Proprietary, or Non-Transparent Implementation</w:t>
      </w:r>
    </w:p>
    <w:p w14:paraId="692A1DAC" w14:textId="0F859429" w:rsidR="000C3889" w:rsidRDefault="0060128C" w:rsidP="00CC07AD">
      <w:pPr>
        <w:pStyle w:val="ListParagraph"/>
      </w:pPr>
      <w:r>
        <w:t>Studies that rely on closed-source</w:t>
      </w:r>
      <w:r w:rsidR="009A5DE2">
        <w:t>, proprietary mechani</w:t>
      </w:r>
      <w:r w:rsidR="00922940">
        <w:t>sm</w:t>
      </w:r>
      <w:r w:rsidR="009078FB">
        <w:t>s</w:t>
      </w:r>
      <w:r w:rsidR="00CB753B">
        <w:t xml:space="preserve"> with a lack of publicly available technical details have been excluded.</w:t>
      </w:r>
      <w:r w:rsidR="0066225E">
        <w:t xml:space="preserve"> This </w:t>
      </w:r>
      <w:r w:rsidR="00D020A2">
        <w:t>certifies</w:t>
      </w:r>
      <w:r w:rsidR="0066225E">
        <w:t xml:space="preserve"> that all considered methods</w:t>
      </w:r>
      <w:r w:rsidR="00F66FAB">
        <w:t xml:space="preserve"> can be replicated, validated, and integrated into an open,</w:t>
      </w:r>
      <w:r w:rsidR="00521E27">
        <w:t xml:space="preserve"> and universally accessible, framework</w:t>
      </w:r>
      <w:r w:rsidR="00F437DA">
        <w:t xml:space="preserve"> – in line with an integral cornerstone of this paper’s philosophy – complete commitment to transparency.</w:t>
      </w:r>
      <w:r w:rsidR="00970078">
        <w:t xml:space="preserve"> Cutting-edge proprietary methods, which are often at the forefront of commercial AI detection </w:t>
      </w:r>
      <w:r w:rsidR="00FA0641">
        <w:t xml:space="preserve">– might be </w:t>
      </w:r>
      <w:r w:rsidR="00C17261">
        <w:t>overlooked despite their potential relevance, simply due to their lack of technical disclosure.</w:t>
      </w:r>
    </w:p>
    <w:p w14:paraId="41041CA0" w14:textId="77777777" w:rsidR="00511F77" w:rsidRDefault="00511F77" w:rsidP="00CC07AD">
      <w:pPr>
        <w:pStyle w:val="ListParagraph"/>
      </w:pPr>
    </w:p>
    <w:p w14:paraId="69A1E331" w14:textId="2EF1F3F0" w:rsidR="00511F77" w:rsidRPr="00B63145" w:rsidRDefault="00511F77" w:rsidP="00511F77">
      <w:pPr>
        <w:pStyle w:val="ListParagraph"/>
        <w:numPr>
          <w:ilvl w:val="0"/>
          <w:numId w:val="30"/>
        </w:numPr>
        <w:rPr>
          <w:b/>
          <w:bCs/>
        </w:rPr>
      </w:pPr>
      <w:r w:rsidRPr="00B63145">
        <w:rPr>
          <w:b/>
          <w:bCs/>
        </w:rPr>
        <w:t>Lack of Empirical Validation</w:t>
      </w:r>
    </w:p>
    <w:p w14:paraId="3B39AEC1" w14:textId="0FA120BA" w:rsidR="00511F77" w:rsidRDefault="00511F77" w:rsidP="00511F77">
      <w:pPr>
        <w:pStyle w:val="ListParagraph"/>
      </w:pPr>
      <w:r>
        <w:t>Certa</w:t>
      </w:r>
      <w:r w:rsidR="00611ED4">
        <w:t>in</w:t>
      </w:r>
      <w:r>
        <w:t xml:space="preserve"> papers, that make use of theoretical claims without </w:t>
      </w:r>
      <w:r w:rsidR="00EB284A">
        <w:t>reinforcing</w:t>
      </w:r>
      <w:r>
        <w:t xml:space="preserve"> them</w:t>
      </w:r>
      <w:r w:rsidR="0038632F">
        <w:t xml:space="preserve"> via empirical testing</w:t>
      </w:r>
      <w:r w:rsidR="00611ED4">
        <w:t xml:space="preserve">, benchmark datasets, or </w:t>
      </w:r>
      <w:r w:rsidR="008629C4">
        <w:t>measurable</w:t>
      </w:r>
      <w:r w:rsidR="00611ED4">
        <w:t xml:space="preserve"> evaluation metrics have be</w:t>
      </w:r>
      <w:r w:rsidR="00524EC7">
        <w:t>e</w:t>
      </w:r>
      <w:r w:rsidR="00611ED4">
        <w:t>n avoided</w:t>
      </w:r>
      <w:r w:rsidR="009A0964">
        <w:t xml:space="preserve"> – ensuring that retained literature is, therefore, </w:t>
      </w:r>
      <w:r w:rsidR="00F8080E">
        <w:t>grounded</w:t>
      </w:r>
      <w:r w:rsidR="009A0964">
        <w:t xml:space="preserve"> in </w:t>
      </w:r>
      <w:r w:rsidR="003B414F" w:rsidRPr="003B414F">
        <w:t>attestable</w:t>
      </w:r>
      <w:r w:rsidR="009A0964">
        <w:t xml:space="preserve"> evidence</w:t>
      </w:r>
      <w:r w:rsidR="00157500">
        <w:t>; thus, enabling reliable comparisons, and informed system design.</w:t>
      </w:r>
      <w:r w:rsidR="00B4792E">
        <w:t xml:space="preserve"> </w:t>
      </w:r>
      <w:r w:rsidR="006D0776">
        <w:t>O</w:t>
      </w:r>
      <w:r w:rsidR="002C7048" w:rsidRPr="002C7048">
        <w:t>n the other hand</w:t>
      </w:r>
      <w:r w:rsidR="00B4792E">
        <w:t xml:space="preserve">, </w:t>
      </w:r>
      <w:r w:rsidR="001D002F">
        <w:t xml:space="preserve">highly innovative – but early-stage – research, that has not yet undergone a </w:t>
      </w:r>
      <w:r w:rsidR="00F45F86">
        <w:t>rigorous</w:t>
      </w:r>
      <w:r w:rsidR="001D002F">
        <w:t xml:space="preserve"> regime of testing </w:t>
      </w:r>
      <w:r w:rsidR="000D6A7C">
        <w:t>–</w:t>
      </w:r>
      <w:r w:rsidR="001D002F">
        <w:t xml:space="preserve"> </w:t>
      </w:r>
      <w:r w:rsidR="000D6A7C">
        <w:t xml:space="preserve">might be disregarded despite its potential to inspire </w:t>
      </w:r>
      <w:r w:rsidR="00566A05" w:rsidRPr="00566A05">
        <w:t>innovative</w:t>
      </w:r>
      <w:r w:rsidR="000D6A7C">
        <w:t xml:space="preserve"> </w:t>
      </w:r>
      <w:r w:rsidR="001972DF">
        <w:t xml:space="preserve">new </w:t>
      </w:r>
      <w:r w:rsidR="000D6A7C">
        <w:t>design choices.</w:t>
      </w:r>
    </w:p>
    <w:p w14:paraId="12104068" w14:textId="77777777" w:rsidR="003F6DA5" w:rsidRDefault="003F6DA5" w:rsidP="00511F77">
      <w:pPr>
        <w:pStyle w:val="ListParagraph"/>
      </w:pPr>
    </w:p>
    <w:p w14:paraId="16AE09B6" w14:textId="68633641" w:rsidR="003F6DA5" w:rsidRPr="00420124" w:rsidRDefault="001A036B" w:rsidP="00C04651">
      <w:pPr>
        <w:pStyle w:val="ListParagraph"/>
        <w:numPr>
          <w:ilvl w:val="0"/>
          <w:numId w:val="30"/>
        </w:numPr>
        <w:rPr>
          <w:b/>
          <w:bCs/>
        </w:rPr>
      </w:pPr>
      <w:r w:rsidRPr="00420124">
        <w:rPr>
          <w:b/>
          <w:bCs/>
        </w:rPr>
        <w:t xml:space="preserve">Limited Accessibility </w:t>
      </w:r>
      <w:r w:rsidR="005C6313" w:rsidRPr="00420124">
        <w:rPr>
          <w:b/>
          <w:bCs/>
        </w:rPr>
        <w:t>or Excessive Resource Dem</w:t>
      </w:r>
      <w:r w:rsidR="006B536A" w:rsidRPr="00420124">
        <w:rPr>
          <w:b/>
          <w:bCs/>
        </w:rPr>
        <w:t>ands</w:t>
      </w:r>
    </w:p>
    <w:p w14:paraId="5D8F9565" w14:textId="6A8BC93D" w:rsidR="00C04651" w:rsidRDefault="00186742" w:rsidP="00070ED0">
      <w:pPr>
        <w:pStyle w:val="ListParagraph"/>
      </w:pPr>
      <w:r>
        <w:t>Certain forms of literature wil</w:t>
      </w:r>
      <w:r w:rsidR="009462E5">
        <w:t>l</w:t>
      </w:r>
      <w:r>
        <w:t xml:space="preserve"> be excluded</w:t>
      </w:r>
      <w:r w:rsidR="00DC54B8">
        <w:t xml:space="preserve"> if their described methods rely on proprietary, </w:t>
      </w:r>
      <w:r w:rsidR="001A348A">
        <w:t>hardware-</w:t>
      </w:r>
      <w:r w:rsidR="00821DEE">
        <w:t>specific</w:t>
      </w:r>
      <w:r w:rsidR="001A348A">
        <w:t>, or excessively</w:t>
      </w:r>
      <w:r w:rsidR="005019DA">
        <w:t xml:space="preserve"> resource-intensive tools. These include, but aren’t limited to </w:t>
      </w:r>
      <w:r w:rsidR="002A0D31">
        <w:t>–</w:t>
      </w:r>
      <w:r w:rsidR="005019DA">
        <w:t xml:space="preserve"> </w:t>
      </w:r>
      <w:bookmarkStart w:id="26" w:name="_Hlk205824064"/>
      <w:r w:rsidR="002A0D31">
        <w:t>high-end</w:t>
      </w:r>
      <w:bookmarkEnd w:id="26"/>
      <w:r w:rsidR="002A0D31">
        <w:t xml:space="preserve"> GPU</w:t>
      </w:r>
      <w:r w:rsidR="006B276A">
        <w:t xml:space="preserve"> clustering, large memory environments, or closed frameworks. These can’t be adapted to a lightweight, broadly accessible Pythonic-based implementation. </w:t>
      </w:r>
      <w:r w:rsidR="00AE2CBC">
        <w:t xml:space="preserve">This restriction will support the administration of an integral goal of this paper being that the proposed mechanism will have as low a computational overhead as possible – and likewise, </w:t>
      </w:r>
      <w:r w:rsidR="00F1512E">
        <w:t>avoiding</w:t>
      </w:r>
      <w:r w:rsidR="00AE2CBC">
        <w:t xml:space="preserve"> </w:t>
      </w:r>
      <w:r w:rsidR="00F1512E">
        <w:t>unnecessary</w:t>
      </w:r>
      <w:r w:rsidR="00AE2CBC">
        <w:t xml:space="preserve"> external dependencies where possible.</w:t>
      </w:r>
    </w:p>
    <w:p w14:paraId="03E8FE64" w14:textId="77777777" w:rsidR="0009510D" w:rsidRDefault="0009510D" w:rsidP="00070ED0">
      <w:pPr>
        <w:pStyle w:val="ListParagraph"/>
      </w:pPr>
    </w:p>
    <w:p w14:paraId="7CE87B25" w14:textId="40CE362A" w:rsidR="00395DD5" w:rsidRPr="00B63E15" w:rsidRDefault="00395DD5" w:rsidP="00070ED0">
      <w:pPr>
        <w:pStyle w:val="ListParagraph"/>
      </w:pPr>
      <w:r>
        <w:t xml:space="preserve">However, it must be pointed out that </w:t>
      </w:r>
      <w:r w:rsidR="005D6BB6">
        <w:t>because of</w:t>
      </w:r>
      <w:r>
        <w:t xml:space="preserve"> this filter </w:t>
      </w:r>
      <w:r w:rsidR="006136F7">
        <w:t>–</w:t>
      </w:r>
      <w:r>
        <w:t xml:space="preserve"> </w:t>
      </w:r>
      <w:r w:rsidR="006136F7">
        <w:t>a collection of high-performance approach</w:t>
      </w:r>
      <w:r w:rsidR="00507159">
        <w:t>es</w:t>
      </w:r>
      <w:r w:rsidR="0009510D">
        <w:t xml:space="preserve"> might be</w:t>
      </w:r>
      <w:r w:rsidR="00382BEE">
        <w:t xml:space="preserve"> </w:t>
      </w:r>
      <w:r w:rsidR="00A67E7C" w:rsidRPr="00A67E7C">
        <w:t>neglected</w:t>
      </w:r>
      <w:r w:rsidR="00680F99">
        <w:t xml:space="preserve"> if a similar adaptation would require significant redevelopment, or compromise to an extent.</w:t>
      </w:r>
      <w:r w:rsidR="00217E28">
        <w:t xml:space="preserve"> Despite this, </w:t>
      </w:r>
      <w:r w:rsidR="001D484E">
        <w:t xml:space="preserve">methods that can be feasibly re-engineered into a </w:t>
      </w:r>
      <w:r w:rsidR="00D13909" w:rsidRPr="00D13909">
        <w:t>conventional</w:t>
      </w:r>
      <w:r w:rsidR="00D13909">
        <w:t xml:space="preserve"> Python environment, without </w:t>
      </w:r>
      <w:r w:rsidR="00B304E2" w:rsidRPr="00B304E2">
        <w:t>significant</w:t>
      </w:r>
      <w:r w:rsidR="00D13909">
        <w:t xml:space="preserve"> overhead</w:t>
      </w:r>
      <w:r w:rsidR="003B7EFF">
        <w:t xml:space="preserve"> will still be </w:t>
      </w:r>
      <w:r w:rsidR="003B7EFF" w:rsidRPr="003B7EFF">
        <w:t>studied</w:t>
      </w:r>
      <w:r w:rsidR="003B7EFF">
        <w:t>.</w:t>
      </w:r>
    </w:p>
    <w:p w14:paraId="377B18B3" w14:textId="44435EA8" w:rsidR="00877B48" w:rsidRDefault="0059772A" w:rsidP="0059772A">
      <w:pPr>
        <w:pStyle w:val="Heading3"/>
      </w:pPr>
      <w:bookmarkStart w:id="27" w:name="_Toc205844101"/>
      <w:r w:rsidRPr="0059772A">
        <w:t>5.</w:t>
      </w:r>
      <w:r>
        <w:t xml:space="preserve">2.4 </w:t>
      </w:r>
      <w:r w:rsidR="00877B48">
        <w:t>Search Strategy</w:t>
      </w:r>
      <w:bookmarkEnd w:id="27"/>
    </w:p>
    <w:p w14:paraId="704B8068" w14:textId="17A23FA4" w:rsidR="00480D7C" w:rsidRDefault="0018351E" w:rsidP="0059772A">
      <w:pPr>
        <w:pStyle w:val="ListParagraph"/>
        <w:ind w:left="0"/>
      </w:pPr>
      <w:r>
        <w:t xml:space="preserve">To </w:t>
      </w:r>
      <w:r w:rsidR="00605306">
        <w:t>promote</w:t>
      </w:r>
      <w:r>
        <w:t xml:space="preserve"> a rigorous</w:t>
      </w:r>
      <w:r w:rsidR="00C27450">
        <w:t>, comprehensive, and most significantly – robus</w:t>
      </w:r>
      <w:r w:rsidR="00BB58E6">
        <w:t xml:space="preserve">t – </w:t>
      </w:r>
      <w:r w:rsidR="005470B4">
        <w:t>R</w:t>
      </w:r>
      <w:r w:rsidR="00BB58E6">
        <w:t>eview</w:t>
      </w:r>
      <w:r w:rsidR="00EA300D">
        <w:t xml:space="preserve"> relevant to our proposed mechanism</w:t>
      </w:r>
      <w:r w:rsidR="00C51165">
        <w:t xml:space="preserve"> – this paper intends to employ a structured search strategy</w:t>
      </w:r>
      <w:r w:rsidR="005F38C6">
        <w:t xml:space="preserve">, with a </w:t>
      </w:r>
      <w:r w:rsidR="00EF35DA">
        <w:t>distinct</w:t>
      </w:r>
      <w:r w:rsidR="005F38C6">
        <w:t xml:space="preserve"> </w:t>
      </w:r>
      <w:r w:rsidR="00990144">
        <w:t xml:space="preserve">purpose to </w:t>
      </w:r>
      <w:r w:rsidR="00762BF1">
        <w:t xml:space="preserve">identify, </w:t>
      </w:r>
      <w:r w:rsidR="00547DAD">
        <w:t xml:space="preserve">and critically, evaluate, the sources that directly inform the </w:t>
      </w:r>
      <w:r w:rsidR="00FF08F3">
        <w:t>technical</w:t>
      </w:r>
      <w:r w:rsidR="00547DAD">
        <w:t xml:space="preserve">, contextual, and methodological </w:t>
      </w:r>
      <w:r w:rsidR="00D21BE1">
        <w:t xml:space="preserve">components of </w:t>
      </w:r>
      <w:r w:rsidR="006A34D2">
        <w:t xml:space="preserve">the research. </w:t>
      </w:r>
      <w:r w:rsidR="00512F35">
        <w:t xml:space="preserve">Searches were conducted between </w:t>
      </w:r>
      <w:r w:rsidR="00382B63">
        <w:t xml:space="preserve">June, and </w:t>
      </w:r>
      <w:proofErr w:type="gramStart"/>
      <w:r w:rsidR="00382B63">
        <w:t>August,</w:t>
      </w:r>
      <w:proofErr w:type="gramEnd"/>
      <w:r w:rsidR="00382B63">
        <w:t xml:space="preserve"> 2025</w:t>
      </w:r>
      <w:r w:rsidR="00FE3F08">
        <w:t xml:space="preserve"> – with </w:t>
      </w:r>
      <w:r w:rsidR="001A0E73" w:rsidRPr="001A0E73">
        <w:t>meticulous</w:t>
      </w:r>
      <w:r w:rsidR="001A0E73">
        <w:t xml:space="preserve"> adherence</w:t>
      </w:r>
      <w:r w:rsidR="00480D7C">
        <w:t xml:space="preserve"> to both the “Inclusion”, and “Exclusion” </w:t>
      </w:r>
      <w:proofErr w:type="gramStart"/>
      <w:r w:rsidR="00480D7C">
        <w:t>criteria’s</w:t>
      </w:r>
      <w:proofErr w:type="gramEnd"/>
      <w:r w:rsidR="00480D7C">
        <w:t xml:space="preserve"> </w:t>
      </w:r>
      <w:r w:rsidR="00213603">
        <w:t>in</w:t>
      </w:r>
      <w:r w:rsidR="00480D7C">
        <w:t xml:space="preserve"> the last section.</w:t>
      </w:r>
    </w:p>
    <w:p w14:paraId="00AB84C2" w14:textId="77777777" w:rsidR="00956B93" w:rsidRDefault="00956B93" w:rsidP="0059772A">
      <w:pPr>
        <w:pStyle w:val="ListParagraph"/>
        <w:ind w:left="0"/>
      </w:pPr>
    </w:p>
    <w:p w14:paraId="51A62133" w14:textId="6E358C66" w:rsidR="00956B93" w:rsidRDefault="00956B93" w:rsidP="00956B93">
      <w:pPr>
        <w:pStyle w:val="ListParagraph"/>
        <w:numPr>
          <w:ilvl w:val="0"/>
          <w:numId w:val="31"/>
        </w:numPr>
        <w:rPr>
          <w:b/>
          <w:bCs/>
        </w:rPr>
      </w:pPr>
      <w:r w:rsidRPr="00956B93">
        <w:rPr>
          <w:b/>
          <w:bCs/>
        </w:rPr>
        <w:t>Databases, and Search Engine</w:t>
      </w:r>
      <w:r w:rsidR="009F74F3">
        <w:rPr>
          <w:b/>
          <w:bCs/>
        </w:rPr>
        <w:t>s</w:t>
      </w:r>
    </w:p>
    <w:p w14:paraId="6D6F41EF" w14:textId="1214DCCE" w:rsidR="008C5466" w:rsidRDefault="00276A23" w:rsidP="008A1B56">
      <w:pPr>
        <w:pStyle w:val="ListParagraph"/>
      </w:pPr>
      <w:r>
        <w:t xml:space="preserve">Primary searches were </w:t>
      </w:r>
      <w:r w:rsidR="00F97E7E">
        <w:t>conducted</w:t>
      </w:r>
      <w:r>
        <w:t xml:space="preserve"> with </w:t>
      </w:r>
      <w:r w:rsidR="00F97E7E">
        <w:t>several</w:t>
      </w:r>
      <w:r w:rsidR="0054565B">
        <w:t xml:space="preserve"> reputable academic, and technical databases – including</w:t>
      </w:r>
      <w:r w:rsidR="00BA5665">
        <w:t>, but not limited to</w:t>
      </w:r>
      <w:r w:rsidR="0054565B">
        <w:t>:</w:t>
      </w:r>
    </w:p>
    <w:p w14:paraId="53F4F11C" w14:textId="7A9DE90C" w:rsidR="0054565B" w:rsidRDefault="00CB5D88" w:rsidP="0054565B">
      <w:pPr>
        <w:pStyle w:val="ListParagraph"/>
        <w:numPr>
          <w:ilvl w:val="0"/>
          <w:numId w:val="32"/>
        </w:numPr>
      </w:pPr>
      <w:r>
        <w:lastRenderedPageBreak/>
        <w:t>IEEE Xplore</w:t>
      </w:r>
    </w:p>
    <w:p w14:paraId="53FF47A9" w14:textId="494329DE" w:rsidR="00CB5D88" w:rsidRDefault="00CB5D88" w:rsidP="0054565B">
      <w:pPr>
        <w:pStyle w:val="ListParagraph"/>
        <w:numPr>
          <w:ilvl w:val="0"/>
          <w:numId w:val="32"/>
        </w:numPr>
      </w:pPr>
      <w:r>
        <w:t>ACM Digital Library</w:t>
      </w:r>
    </w:p>
    <w:p w14:paraId="07B328CC" w14:textId="6C545AE7" w:rsidR="00CB5D88" w:rsidRDefault="00CB5D88" w:rsidP="0054565B">
      <w:pPr>
        <w:pStyle w:val="ListParagraph"/>
        <w:numPr>
          <w:ilvl w:val="0"/>
          <w:numId w:val="32"/>
        </w:numPr>
      </w:pPr>
      <w:r>
        <w:t>ScienceDirect</w:t>
      </w:r>
    </w:p>
    <w:p w14:paraId="03797550" w14:textId="7C82B962" w:rsidR="00CB5D88" w:rsidRDefault="00CB5D88" w:rsidP="0054565B">
      <w:pPr>
        <w:pStyle w:val="ListParagraph"/>
        <w:numPr>
          <w:ilvl w:val="0"/>
          <w:numId w:val="32"/>
        </w:numPr>
      </w:pPr>
      <w:r>
        <w:t>SpringerLink</w:t>
      </w:r>
    </w:p>
    <w:p w14:paraId="5B2A9311" w14:textId="3DC18AC7" w:rsidR="00CB5D88" w:rsidRDefault="00CB5D88" w:rsidP="0054565B">
      <w:pPr>
        <w:pStyle w:val="ListParagraph"/>
        <w:numPr>
          <w:ilvl w:val="0"/>
          <w:numId w:val="32"/>
        </w:numPr>
      </w:pPr>
      <w:r>
        <w:t>Google Scholar</w:t>
      </w:r>
    </w:p>
    <w:p w14:paraId="28626D5F" w14:textId="64FCB6A3" w:rsidR="005B4567" w:rsidRPr="00276A23" w:rsidRDefault="00CB5D88" w:rsidP="005B4567">
      <w:pPr>
        <w:pStyle w:val="ListParagraph"/>
        <w:numPr>
          <w:ilvl w:val="0"/>
          <w:numId w:val="32"/>
        </w:numPr>
      </w:pPr>
      <w:proofErr w:type="spellStart"/>
      <w:r>
        <w:t>arX</w:t>
      </w:r>
      <w:r w:rsidR="00AC230C">
        <w:t>iv</w:t>
      </w:r>
      <w:proofErr w:type="spellEnd"/>
    </w:p>
    <w:p w14:paraId="2903DEC0" w14:textId="77777777" w:rsidR="00956B93" w:rsidRDefault="00956B93" w:rsidP="00956B93">
      <w:pPr>
        <w:pStyle w:val="ListParagraph"/>
      </w:pPr>
    </w:p>
    <w:p w14:paraId="3DA9CE9D" w14:textId="62430D63" w:rsidR="00C12264" w:rsidRPr="00D5419C" w:rsidRDefault="00C12264" w:rsidP="00C12264">
      <w:pPr>
        <w:pStyle w:val="ListParagraph"/>
        <w:numPr>
          <w:ilvl w:val="0"/>
          <w:numId w:val="31"/>
        </w:numPr>
        <w:rPr>
          <w:b/>
          <w:bCs/>
        </w:rPr>
      </w:pPr>
      <w:r w:rsidRPr="00D5419C">
        <w:rPr>
          <w:b/>
          <w:bCs/>
        </w:rPr>
        <w:t>Keywords, and Search Strings</w:t>
      </w:r>
    </w:p>
    <w:p w14:paraId="6FA83C7F" w14:textId="47D34F23" w:rsidR="00C12264" w:rsidRDefault="00C12264" w:rsidP="00C12264">
      <w:pPr>
        <w:pStyle w:val="ListParagraph"/>
      </w:pPr>
      <w:r>
        <w:t xml:space="preserve">Search queries were individually refined </w:t>
      </w:r>
      <w:r w:rsidR="00306460">
        <w:t>cyclically</w:t>
      </w:r>
      <w:r>
        <w:t xml:space="preserve"> </w:t>
      </w:r>
      <w:r w:rsidR="00AE2346">
        <w:t>to</w:t>
      </w:r>
      <w:r>
        <w:t xml:space="preserve"> </w:t>
      </w:r>
      <w:r w:rsidR="00D36B5C">
        <w:t xml:space="preserve">balance specificity with coverage, therefore </w:t>
      </w:r>
      <w:r w:rsidR="00EC4DA0">
        <w:t>compounding</w:t>
      </w:r>
      <w:r w:rsidR="00D36B5C">
        <w:t xml:space="preserve"> core technical concepts with contextual terms.</w:t>
      </w:r>
      <w:r w:rsidR="000A3CD8">
        <w:t xml:space="preserve"> Forms of Boolean logic, </w:t>
      </w:r>
      <w:r w:rsidR="00110CF3">
        <w:t>and database-specific syntax, were both used in conjunction with one another to evoke optimal results.</w:t>
      </w:r>
      <w:r w:rsidR="00A63BAA">
        <w:t xml:space="preserve"> </w:t>
      </w:r>
      <w:r w:rsidR="00AE2346">
        <w:t>Several</w:t>
      </w:r>
      <w:r w:rsidR="00AF0266">
        <w:t xml:space="preserve"> </w:t>
      </w:r>
      <w:r w:rsidR="00A63BAA">
        <w:t>examples of these include</w:t>
      </w:r>
      <w:r w:rsidR="00203DDB">
        <w:t>:</w:t>
      </w:r>
    </w:p>
    <w:p w14:paraId="6A8DF3C7" w14:textId="77777777" w:rsidR="00BA2565" w:rsidRDefault="00BA2565" w:rsidP="00C12264">
      <w:pPr>
        <w:pStyle w:val="ListParagraph"/>
      </w:pPr>
    </w:p>
    <w:p w14:paraId="1436F708" w14:textId="5F912F3E" w:rsidR="00BA2565" w:rsidRDefault="00BA2565" w:rsidP="00C12264">
      <w:pPr>
        <w:pStyle w:val="ListParagraph"/>
      </w:pPr>
      <w:r>
        <w:t xml:space="preserve">- </w:t>
      </w:r>
      <w:r w:rsidR="00AC156E">
        <w:t>“cryptographic watermarking” AND ‘image authentication” AND “metadata integrity”</w:t>
      </w:r>
    </w:p>
    <w:p w14:paraId="0A0E4455" w14:textId="04822C1C" w:rsidR="00AC156E" w:rsidRDefault="00AC156E" w:rsidP="00C12264">
      <w:pPr>
        <w:pStyle w:val="ListParagraph"/>
      </w:pPr>
      <w:r>
        <w:t xml:space="preserve">- </w:t>
      </w:r>
      <w:r w:rsidR="00CC364C">
        <w:t>“AI media detection” AND (“PSNR” OR “SSIM” OR “visual anomaly detection”)</w:t>
      </w:r>
    </w:p>
    <w:p w14:paraId="3060629D" w14:textId="4FF70E7D" w:rsidR="001D138C" w:rsidRDefault="001D138C" w:rsidP="00C12264">
      <w:pPr>
        <w:pStyle w:val="ListParagraph"/>
      </w:pPr>
      <w:r>
        <w:t>- “</w:t>
      </w:r>
      <w:r w:rsidR="00EF0D38">
        <w:t>content provenance”</w:t>
      </w:r>
      <w:r w:rsidR="000C2BA5">
        <w:br/>
        <w:t>- “digital watermark”</w:t>
      </w:r>
    </w:p>
    <w:p w14:paraId="46B85F84" w14:textId="3624543F" w:rsidR="000C2BA5" w:rsidRDefault="000C2BA5" w:rsidP="00C12264">
      <w:pPr>
        <w:pStyle w:val="ListParagraph"/>
      </w:pPr>
      <w:r>
        <w:t>- “metadata forgery” AND</w:t>
      </w:r>
      <w:r w:rsidR="00AB6A82">
        <w:t xml:space="preserve"> “detection methods” and (“image” OR “video”)</w:t>
      </w:r>
    </w:p>
    <w:p w14:paraId="067AAA8E" w14:textId="1C0E06FB" w:rsidR="00573929" w:rsidRDefault="00573929" w:rsidP="00C12264">
      <w:pPr>
        <w:pStyle w:val="ListParagraph"/>
      </w:pPr>
      <w:r>
        <w:t xml:space="preserve">- </w:t>
      </w:r>
      <w:r w:rsidR="00476AE5">
        <w:t>“lightweight implementation” AND “Python” AND “</w:t>
      </w:r>
      <w:r w:rsidR="00D95F05">
        <w:t>cryptographic</w:t>
      </w:r>
      <w:r w:rsidR="00476AE5">
        <w:t xml:space="preserve"> verification”</w:t>
      </w:r>
    </w:p>
    <w:p w14:paraId="7A92885C" w14:textId="61AD4550" w:rsidR="008F5BD4" w:rsidRDefault="008F5BD4" w:rsidP="00C12264">
      <w:pPr>
        <w:pStyle w:val="ListParagraph"/>
      </w:pPr>
      <w:r>
        <w:t xml:space="preserve">- “metadata analysis” AND </w:t>
      </w:r>
      <w:r w:rsidR="00072C34">
        <w:t>(“provenance verification” OR “digital content authenticity”)</w:t>
      </w:r>
    </w:p>
    <w:p w14:paraId="2090838A" w14:textId="711ACC75" w:rsidR="00632C64" w:rsidRDefault="00632C64" w:rsidP="00C12264">
      <w:pPr>
        <w:pStyle w:val="ListParagraph"/>
      </w:pPr>
      <w:r>
        <w:t xml:space="preserve">- </w:t>
      </w:r>
      <w:r w:rsidR="00CA6244">
        <w:t>“deepfake detection” AND (“forensic watermarking” OR “media integrity”)</w:t>
      </w:r>
    </w:p>
    <w:p w14:paraId="05685FF6" w14:textId="786776E7" w:rsidR="007A0D50" w:rsidRDefault="007A0D50" w:rsidP="00C12264">
      <w:pPr>
        <w:pStyle w:val="ListParagraph"/>
      </w:pPr>
      <w:r>
        <w:t>- “hash embedding” AND (“imperceptible watermark” OR “digital</w:t>
      </w:r>
      <w:r w:rsidR="00FC082D">
        <w:t xml:space="preserve"> media verification”)</w:t>
      </w:r>
    </w:p>
    <w:p w14:paraId="6A11B62C" w14:textId="4FFEEC25" w:rsidR="00166F4D" w:rsidRDefault="00166F4D" w:rsidP="00C12264">
      <w:pPr>
        <w:pStyle w:val="ListParagraph"/>
      </w:pPr>
      <w:r>
        <w:t>- “geospatial metadata”</w:t>
      </w:r>
      <w:r>
        <w:br/>
        <w:t xml:space="preserve">- </w:t>
      </w:r>
      <w:r w:rsidR="00D07B0D">
        <w:t>“image authenticity” OR “</w:t>
      </w:r>
      <w:r w:rsidR="00A15D6A">
        <w:t>video</w:t>
      </w:r>
      <w:r w:rsidR="00D07B0D">
        <w:t xml:space="preserve"> </w:t>
      </w:r>
      <w:r w:rsidR="00A15D6A">
        <w:t>authenticity</w:t>
      </w:r>
      <w:r w:rsidR="00D07B0D">
        <w:t>”</w:t>
      </w:r>
    </w:p>
    <w:p w14:paraId="541AB881" w14:textId="02C8814B" w:rsidR="00FB1A3C" w:rsidRDefault="00FB1A3C" w:rsidP="00C12264">
      <w:pPr>
        <w:pStyle w:val="ListParagraph"/>
      </w:pPr>
      <w:r>
        <w:t>- “rule-based AI detection</w:t>
      </w:r>
      <w:r w:rsidR="00B607C5">
        <w:t>” OR “heuristic-based AI detection”</w:t>
      </w:r>
    </w:p>
    <w:p w14:paraId="71ED0110" w14:textId="5E0E7164" w:rsidR="00662B09" w:rsidRDefault="00662B09" w:rsidP="00C12264">
      <w:pPr>
        <w:pStyle w:val="ListParagraph"/>
      </w:pPr>
      <w:r>
        <w:t>- “digital provenance”</w:t>
      </w:r>
      <w:r w:rsidR="009014C3">
        <w:t xml:space="preserve"> AND (“GDPR compliance </w:t>
      </w:r>
      <w:r w:rsidR="00E748D1">
        <w:t>“OR</w:t>
      </w:r>
      <w:r w:rsidR="009014C3">
        <w:t xml:space="preserve"> “Data Protection Act” OR “Computer Misuse Act”)</w:t>
      </w:r>
    </w:p>
    <w:p w14:paraId="25DC5FCD" w14:textId="3C47153D" w:rsidR="00D74FD7" w:rsidRDefault="00D74FD7" w:rsidP="00C12264">
      <w:pPr>
        <w:pStyle w:val="ListParagraph"/>
      </w:pPr>
      <w:r>
        <w:t xml:space="preserve">- </w:t>
      </w:r>
      <w:r w:rsidR="00782228">
        <w:t>“video codec analysis”</w:t>
      </w:r>
    </w:p>
    <w:p w14:paraId="30398739" w14:textId="78D9FA7A" w:rsidR="00782228" w:rsidRDefault="00A23AF5" w:rsidP="00C12264">
      <w:pPr>
        <w:pStyle w:val="ListParagraph"/>
      </w:pPr>
      <w:r>
        <w:t xml:space="preserve">- </w:t>
      </w:r>
      <w:r w:rsidR="00782228">
        <w:t>“image file analysis”</w:t>
      </w:r>
    </w:p>
    <w:p w14:paraId="0CFC0655" w14:textId="1EEAB960" w:rsidR="000F5BF3" w:rsidRDefault="000F5BF3" w:rsidP="00C12264">
      <w:pPr>
        <w:pStyle w:val="ListParagraph"/>
      </w:pPr>
      <w:r>
        <w:t xml:space="preserve">- </w:t>
      </w:r>
      <w:r w:rsidR="005F5A6B">
        <w:t xml:space="preserve">“metadata forgery detection” AND (“hash verification” OR “tamper-proof </w:t>
      </w:r>
      <w:r w:rsidR="00D105D7">
        <w:t>watermarking”</w:t>
      </w:r>
      <w:r w:rsidR="00E430CF">
        <w:t>)</w:t>
      </w:r>
    </w:p>
    <w:p w14:paraId="683C5B6F" w14:textId="77777777" w:rsidR="001E57BE" w:rsidRDefault="001E57BE" w:rsidP="00C12264">
      <w:pPr>
        <w:pStyle w:val="ListParagraph"/>
      </w:pPr>
    </w:p>
    <w:p w14:paraId="5AAD769A" w14:textId="66B43043" w:rsidR="001E57BE" w:rsidRPr="008D0AEF" w:rsidRDefault="001E57BE" w:rsidP="001E57BE">
      <w:pPr>
        <w:pStyle w:val="ListParagraph"/>
        <w:numPr>
          <w:ilvl w:val="0"/>
          <w:numId w:val="31"/>
        </w:numPr>
        <w:rPr>
          <w:b/>
          <w:bCs/>
        </w:rPr>
      </w:pPr>
      <w:r w:rsidRPr="008D0AEF">
        <w:rPr>
          <w:b/>
          <w:bCs/>
        </w:rPr>
        <w:t>Source Selection and Verification</w:t>
      </w:r>
    </w:p>
    <w:p w14:paraId="3C1758BD" w14:textId="75F27E79" w:rsidR="001E57BE" w:rsidRDefault="001E57BE" w:rsidP="001E57BE">
      <w:pPr>
        <w:pStyle w:val="ListParagraph"/>
      </w:pPr>
      <w:r>
        <w:t>All search results underwent an initial screening process against the Inclusion Criteria to determine their suitability.</w:t>
      </w:r>
      <w:r w:rsidR="0095426D">
        <w:t xml:space="preserve"> This </w:t>
      </w:r>
      <w:r w:rsidR="00770B50" w:rsidRPr="00770B50">
        <w:t>vital</w:t>
      </w:r>
      <w:r w:rsidR="002A1F83">
        <w:t xml:space="preserve"> process ensured that sources were published later than 2024 – to maintain relevance in this rapidly-developing domain; presented a </w:t>
      </w:r>
      <w:r w:rsidR="00D00342" w:rsidRPr="00D00342">
        <w:t>distinct</w:t>
      </w:r>
      <w:r w:rsidR="00D00342">
        <w:t xml:space="preserve"> </w:t>
      </w:r>
      <w:r w:rsidR="00A70399">
        <w:t xml:space="preserve">contribution </w:t>
      </w:r>
      <w:r w:rsidR="00B760A3">
        <w:t>to at least one aspect of the proposed mechanism’s aim; and</w:t>
      </w:r>
      <w:r w:rsidR="00801FD2">
        <w:t xml:space="preserve"> originated from either a peer-reviewed, industry-accredited, or high-standard source – to </w:t>
      </w:r>
      <w:r w:rsidR="002A1401" w:rsidRPr="002A1401">
        <w:t>endorse</w:t>
      </w:r>
      <w:r w:rsidR="002A1401">
        <w:t xml:space="preserve"> technical accuracy, and academic credibility. </w:t>
      </w:r>
    </w:p>
    <w:p w14:paraId="6C70DC4B" w14:textId="77777777" w:rsidR="00B74F8F" w:rsidRDefault="00B74F8F" w:rsidP="001E57BE">
      <w:pPr>
        <w:pStyle w:val="ListParagraph"/>
      </w:pPr>
    </w:p>
    <w:p w14:paraId="2764AE21" w14:textId="43BD45EB" w:rsidR="00B74F8F" w:rsidRDefault="00B74F8F" w:rsidP="001E57BE">
      <w:pPr>
        <w:pStyle w:val="ListParagraph"/>
      </w:pPr>
      <w:r>
        <w:t xml:space="preserve">Likewise, relevant </w:t>
      </w:r>
      <w:r w:rsidR="00FE37F8">
        <w:t>work</w:t>
      </w:r>
      <w:r w:rsidR="00354177">
        <w:t xml:space="preserve"> was also excluded if any </w:t>
      </w:r>
      <w:r w:rsidR="004B50C1">
        <w:t>segments</w:t>
      </w:r>
      <w:r w:rsidR="00354177">
        <w:t xml:space="preserve"> of the Exclusion Criteria were also met.</w:t>
      </w:r>
      <w:r w:rsidR="004B50C1">
        <w:t xml:space="preserve"> For example, </w:t>
      </w:r>
      <w:r w:rsidR="004303C4">
        <w:t xml:space="preserve">if obsolete methodologies were employed, </w:t>
      </w:r>
      <w:r w:rsidR="00362E08">
        <w:t>proprietary dependencies were introduced, or a lack of technical transparency was apparent.</w:t>
      </w:r>
    </w:p>
    <w:p w14:paraId="2AE6789E" w14:textId="77777777" w:rsidR="00F814EC" w:rsidRDefault="00F814EC" w:rsidP="001E57BE">
      <w:pPr>
        <w:pStyle w:val="ListParagraph"/>
      </w:pPr>
    </w:p>
    <w:p w14:paraId="3F2B0D44" w14:textId="2E0F73F5" w:rsidR="00F814EC" w:rsidRDefault="00F814EC" w:rsidP="001E57BE">
      <w:pPr>
        <w:pStyle w:val="ListParagraph"/>
      </w:pPr>
      <w:r>
        <w:t>Furthermore, in certain cases where ambiguity arose</w:t>
      </w:r>
      <w:r w:rsidR="005B62E5">
        <w:t xml:space="preserve"> </w:t>
      </w:r>
      <w:r w:rsidR="007E5747">
        <w:t>regarding</w:t>
      </w:r>
      <w:r w:rsidR="005B62E5">
        <w:t xml:space="preserve"> a </w:t>
      </w:r>
      <w:r w:rsidR="007E5747">
        <w:t xml:space="preserve">source’s methodological, or technical relevance </w:t>
      </w:r>
      <w:r w:rsidR="004C13C2">
        <w:t>–</w:t>
      </w:r>
      <w:r w:rsidR="007E5747">
        <w:t xml:space="preserve"> </w:t>
      </w:r>
      <w:r w:rsidR="004C13C2">
        <w:t xml:space="preserve">a </w:t>
      </w:r>
      <w:r w:rsidR="007574E3" w:rsidRPr="007574E3">
        <w:t>systematic</w:t>
      </w:r>
      <w:r w:rsidR="007574E3">
        <w:t xml:space="preserve"> two-pass evaluation process was undertaken. </w:t>
      </w:r>
      <w:r w:rsidR="007228E2">
        <w:t xml:space="preserve">The initial pass constituted </w:t>
      </w:r>
      <w:r w:rsidR="009F3BB9">
        <w:t>an abstract</w:t>
      </w:r>
      <w:r w:rsidR="00A34772">
        <w:t>-level review to determine preliminary suitability against both the Inclusion, and Exclusion,</w:t>
      </w:r>
      <w:r w:rsidR="00AB415D">
        <w:t xml:space="preserve"> </w:t>
      </w:r>
      <w:r w:rsidR="00197092">
        <w:t>criteria’s</w:t>
      </w:r>
      <w:r w:rsidR="00A34772">
        <w:t>.</w:t>
      </w:r>
      <w:r w:rsidR="00887059">
        <w:t xml:space="preserve"> Only if a source progressed,</w:t>
      </w:r>
      <w:r w:rsidR="002630EB">
        <w:t xml:space="preserve"> would they then </w:t>
      </w:r>
      <w:r w:rsidR="00771FE1" w:rsidRPr="00771FE1">
        <w:t>endure</w:t>
      </w:r>
      <w:r w:rsidR="00771FE1">
        <w:t xml:space="preserve"> a second, full-text review to </w:t>
      </w:r>
      <w:r w:rsidR="008B4C50" w:rsidRPr="008B4C50">
        <w:t>ascertain</w:t>
      </w:r>
      <w:r w:rsidR="008B4C50">
        <w:t xml:space="preserve"> their technical validity, </w:t>
      </w:r>
      <w:r w:rsidR="00BA2713">
        <w:t>methodological</w:t>
      </w:r>
      <w:r w:rsidR="008B4C50">
        <w:t xml:space="preserve"> </w:t>
      </w:r>
      <w:r w:rsidR="004A29C3" w:rsidRPr="008379D4">
        <w:t>stringency</w:t>
      </w:r>
      <w:r w:rsidR="004A29C3">
        <w:t>, and</w:t>
      </w:r>
      <w:r w:rsidR="007B0FFA">
        <w:t xml:space="preserve"> contextual alignment with the project’s aims before their final inclusion.</w:t>
      </w:r>
    </w:p>
    <w:p w14:paraId="32D26818" w14:textId="77777777" w:rsidR="009520A9" w:rsidRDefault="009520A9" w:rsidP="001E57BE">
      <w:pPr>
        <w:pStyle w:val="ListParagraph"/>
      </w:pPr>
    </w:p>
    <w:p w14:paraId="348AEE13" w14:textId="3C1D6345" w:rsidR="009520A9" w:rsidRPr="0059772A" w:rsidRDefault="00E77528" w:rsidP="001E57BE">
      <w:pPr>
        <w:pStyle w:val="ListParagraph"/>
      </w:pPr>
      <w:r>
        <w:t>This approach ensures that research time is used efficiently,</w:t>
      </w:r>
      <w:r w:rsidR="00D50109">
        <w:t xml:space="preserve"> by filtering out unsuitable material at an early stage.</w:t>
      </w:r>
      <w:r w:rsidR="00B93364">
        <w:t xml:space="preserve"> Despite this, the strategy does permit a </w:t>
      </w:r>
      <w:r w:rsidR="00B93364">
        <w:lastRenderedPageBreak/>
        <w:t xml:space="preserve">thorough examination of sources, that may appear initially </w:t>
      </w:r>
      <w:r w:rsidR="005D175E">
        <w:t>ambiguous</w:t>
      </w:r>
      <w:r w:rsidR="00B93364">
        <w:t xml:space="preserve"> – but hold potential value to this paper</w:t>
      </w:r>
      <w:r w:rsidR="005F7C1B">
        <w:t>’s proposed mechanism</w:t>
      </w:r>
      <w:r w:rsidR="00530A09">
        <w:t>’s development.</w:t>
      </w:r>
    </w:p>
    <w:p w14:paraId="352142F3" w14:textId="01C5A68D" w:rsidR="00877B48" w:rsidRDefault="00877B48" w:rsidP="00482EB7">
      <w:pPr>
        <w:pStyle w:val="Heading3"/>
      </w:pPr>
      <w:bookmarkStart w:id="28" w:name="_Toc205844102"/>
      <w:r>
        <w:t xml:space="preserve">2.5 </w:t>
      </w:r>
      <w:r w:rsidR="00FB1588">
        <w:t>Benefits &amp;</w:t>
      </w:r>
      <w:r>
        <w:t xml:space="preserve"> Limitations</w:t>
      </w:r>
      <w:r w:rsidR="009E4757">
        <w:t xml:space="preserve"> of the Methodology</w:t>
      </w:r>
      <w:bookmarkEnd w:id="28"/>
    </w:p>
    <w:p w14:paraId="1EC37CE9" w14:textId="77777777" w:rsidR="003E2647" w:rsidRDefault="003E2647" w:rsidP="003E2647">
      <w:pPr>
        <w:rPr>
          <w:lang w:eastAsia="en-US"/>
        </w:rPr>
      </w:pPr>
    </w:p>
    <w:p w14:paraId="0F8EA2C0" w14:textId="75F0A81C" w:rsidR="003E2647" w:rsidRDefault="003E2647" w:rsidP="003E2647">
      <w:pPr>
        <w:rPr>
          <w:lang w:eastAsia="en-US"/>
        </w:rPr>
      </w:pPr>
      <w:r w:rsidRPr="00324233">
        <w:rPr>
          <w:highlight w:val="green"/>
          <w:lang w:eastAsia="en-US"/>
        </w:rPr>
        <w:t xml:space="preserve">Should I modify this so that a comparison should be made with other </w:t>
      </w:r>
      <w:r w:rsidR="00C35B87" w:rsidRPr="00324233">
        <w:rPr>
          <w:highlight w:val="green"/>
          <w:lang w:eastAsia="en-US"/>
        </w:rPr>
        <w:t>forms</w:t>
      </w:r>
      <w:r w:rsidRPr="00324233">
        <w:rPr>
          <w:highlight w:val="green"/>
          <w:lang w:eastAsia="en-US"/>
        </w:rPr>
        <w:t xml:space="preserve"> of Review?</w:t>
      </w:r>
      <w:r w:rsidR="001A11C8" w:rsidRPr="00324233">
        <w:rPr>
          <w:highlight w:val="green"/>
          <w:lang w:eastAsia="en-US"/>
        </w:rPr>
        <w:t xml:space="preserve"> (i.e. Scope Review, </w:t>
      </w:r>
      <w:r w:rsidR="0069365C" w:rsidRPr="00324233">
        <w:rPr>
          <w:highlight w:val="green"/>
          <w:lang w:eastAsia="en-US"/>
        </w:rPr>
        <w:t>Systematic Review)</w:t>
      </w:r>
    </w:p>
    <w:p w14:paraId="03940B2B" w14:textId="77777777" w:rsidR="003E2647" w:rsidRPr="003E2647" w:rsidRDefault="003E2647" w:rsidP="003E2647">
      <w:pPr>
        <w:rPr>
          <w:lang w:eastAsia="en-US"/>
        </w:rPr>
      </w:pPr>
    </w:p>
    <w:p w14:paraId="51BD6083" w14:textId="389776B4" w:rsidR="00FA365E" w:rsidRDefault="00B00497" w:rsidP="00B00497">
      <w:pPr>
        <w:rPr>
          <w:lang w:eastAsia="en-US"/>
        </w:rPr>
      </w:pPr>
      <w:r>
        <w:rPr>
          <w:lang w:eastAsia="en-US"/>
        </w:rPr>
        <w:t xml:space="preserve">This methodology </w:t>
      </w:r>
      <w:r w:rsidR="00DE7C84">
        <w:rPr>
          <w:lang w:eastAsia="en-US"/>
        </w:rPr>
        <w:t>ensures that</w:t>
      </w:r>
      <w:r w:rsidR="00FA365E">
        <w:rPr>
          <w:lang w:eastAsia="en-US"/>
        </w:rPr>
        <w:t xml:space="preserve"> all literature included in the Review directly supports the project’s </w:t>
      </w:r>
      <w:r w:rsidR="00FA365E" w:rsidRPr="00FA365E">
        <w:rPr>
          <w:lang w:eastAsia="en-US"/>
        </w:rPr>
        <w:t>distinct</w:t>
      </w:r>
      <w:r w:rsidR="00FA365E">
        <w:rPr>
          <w:lang w:eastAsia="en-US"/>
        </w:rPr>
        <w:t xml:space="preserve"> aim of creating an accessible, verifiable authenticity mechanism for all types of digital media.</w:t>
      </w:r>
      <w:r w:rsidR="00E96848">
        <w:rPr>
          <w:lang w:eastAsia="en-US"/>
        </w:rPr>
        <w:t xml:space="preserve"> By restricting sources to 2024, and onwards,</w:t>
      </w:r>
      <w:r w:rsidR="00C11A9E">
        <w:rPr>
          <w:lang w:eastAsia="en-US"/>
        </w:rPr>
        <w:t xml:space="preserve"> </w:t>
      </w:r>
      <w:r w:rsidR="00804DA2">
        <w:rPr>
          <w:lang w:eastAsia="en-US"/>
        </w:rPr>
        <w:t>inherently secures this paper alignment with the latest developments in imperceptible watermarking, anomaly detection, and cryptographic verification</w:t>
      </w:r>
      <w:r w:rsidR="007E782C">
        <w:rPr>
          <w:lang w:eastAsia="en-US"/>
        </w:rPr>
        <w:t xml:space="preserve"> – reducing the risk of relying on obsolete, </w:t>
      </w:r>
      <w:r w:rsidR="00836DB0" w:rsidRPr="00836DB0">
        <w:rPr>
          <w:lang w:eastAsia="en-US"/>
        </w:rPr>
        <w:t>precarious</w:t>
      </w:r>
      <w:r w:rsidR="00836DB0">
        <w:rPr>
          <w:lang w:eastAsia="en-US"/>
        </w:rPr>
        <w:t xml:space="preserve"> </w:t>
      </w:r>
      <w:r w:rsidR="00E972FD">
        <w:rPr>
          <w:lang w:eastAsia="en-US"/>
        </w:rPr>
        <w:t>methods.</w:t>
      </w:r>
      <w:r w:rsidR="00842B47">
        <w:rPr>
          <w:lang w:eastAsia="en-US"/>
        </w:rPr>
        <w:t xml:space="preserve"> A combination of broad conceptual terms, with precise technical keywords</w:t>
      </w:r>
      <w:r w:rsidR="00BA0539">
        <w:rPr>
          <w:lang w:eastAsia="en-US"/>
        </w:rPr>
        <w:t xml:space="preserve"> in the </w:t>
      </w:r>
      <w:r w:rsidR="00FD20C0" w:rsidRPr="00FD20C0">
        <w:rPr>
          <w:lang w:eastAsia="en-US"/>
        </w:rPr>
        <w:t>methodical</w:t>
      </w:r>
      <w:r w:rsidR="00FD20C0">
        <w:rPr>
          <w:lang w:eastAsia="en-US"/>
        </w:rPr>
        <w:t xml:space="preserve"> search strategy </w:t>
      </w:r>
      <w:r w:rsidR="003242B2">
        <w:rPr>
          <w:lang w:eastAsia="en-US"/>
        </w:rPr>
        <w:t xml:space="preserve">enabled the capture of both foundational concepts, and emerging techniques – with a two-phased screening process </w:t>
      </w:r>
      <w:r w:rsidR="00CE5D59">
        <w:rPr>
          <w:lang w:eastAsia="en-US"/>
        </w:rPr>
        <w:t>–</w:t>
      </w:r>
      <w:r w:rsidR="003242B2">
        <w:rPr>
          <w:lang w:eastAsia="en-US"/>
        </w:rPr>
        <w:t xml:space="preserve"> </w:t>
      </w:r>
      <w:r w:rsidR="00CE5D59">
        <w:rPr>
          <w:lang w:eastAsia="en-US"/>
        </w:rPr>
        <w:t xml:space="preserve">ensuring efficiency, and relevance, throughout. </w:t>
      </w:r>
      <w:r w:rsidR="003456CD">
        <w:rPr>
          <w:lang w:eastAsia="en-US"/>
        </w:rPr>
        <w:t>Correspondingly</w:t>
      </w:r>
      <w:r w:rsidR="00A1043A">
        <w:rPr>
          <w:lang w:eastAsia="en-US"/>
        </w:rPr>
        <w:t xml:space="preserve">, </w:t>
      </w:r>
      <w:r w:rsidR="00DF207A">
        <w:rPr>
          <w:lang w:eastAsia="en-US"/>
        </w:rPr>
        <w:t>the prioritisation of</w:t>
      </w:r>
      <w:r w:rsidR="007E7140">
        <w:rPr>
          <w:lang w:eastAsia="en-US"/>
        </w:rPr>
        <w:t xml:space="preserve"> sources evoking open, non-proprietary </w:t>
      </w:r>
      <w:r w:rsidR="006377ED">
        <w:rPr>
          <w:lang w:eastAsia="en-US"/>
        </w:rPr>
        <w:t>methods, and those with minimal resource requirements – ensures th</w:t>
      </w:r>
      <w:r w:rsidR="00E740F8">
        <w:rPr>
          <w:lang w:eastAsia="en-US"/>
        </w:rPr>
        <w:t>at</w:t>
      </w:r>
      <w:r w:rsidR="00A100FF">
        <w:rPr>
          <w:lang w:eastAsia="en-US"/>
        </w:rPr>
        <w:t xml:space="preserve"> any proposed approach </w:t>
      </w:r>
      <w:r w:rsidR="00664187">
        <w:rPr>
          <w:lang w:eastAsia="en-US"/>
        </w:rPr>
        <w:t xml:space="preserve">can be feasibly implemented within the project’s </w:t>
      </w:r>
      <w:r w:rsidR="005F42FF">
        <w:rPr>
          <w:lang w:eastAsia="en-US"/>
        </w:rPr>
        <w:t>five-week</w:t>
      </w:r>
      <w:r w:rsidR="00664187">
        <w:rPr>
          <w:lang w:eastAsia="en-US"/>
        </w:rPr>
        <w:t xml:space="preserve"> timeframe. </w:t>
      </w:r>
    </w:p>
    <w:p w14:paraId="06B21528" w14:textId="77777777" w:rsidR="003750C4" w:rsidRDefault="003750C4" w:rsidP="00B00497">
      <w:pPr>
        <w:rPr>
          <w:lang w:eastAsia="en-US"/>
        </w:rPr>
      </w:pPr>
    </w:p>
    <w:p w14:paraId="1F439222" w14:textId="7DC7F5E9" w:rsidR="003750C4" w:rsidRPr="00B00497" w:rsidRDefault="003750C4" w:rsidP="00B00497">
      <w:pPr>
        <w:rPr>
          <w:lang w:eastAsia="en-US"/>
        </w:rPr>
      </w:pPr>
      <w:r>
        <w:rPr>
          <w:lang w:eastAsia="en-US"/>
        </w:rPr>
        <w:t xml:space="preserve">Despite this, </w:t>
      </w:r>
      <w:r w:rsidR="00B44C4D">
        <w:rPr>
          <w:lang w:eastAsia="en-US"/>
        </w:rPr>
        <w:t>compromises have been made.</w:t>
      </w:r>
      <w:r w:rsidR="00DA3222">
        <w:rPr>
          <w:lang w:eastAsia="en-US"/>
        </w:rPr>
        <w:t xml:space="preserve"> Excluding pre-2024 literature has </w:t>
      </w:r>
      <w:r w:rsidR="00AE794A">
        <w:rPr>
          <w:lang w:eastAsia="en-US"/>
        </w:rPr>
        <w:t>inadvertently</w:t>
      </w:r>
      <w:r w:rsidR="00DA3222">
        <w:rPr>
          <w:lang w:eastAsia="en-US"/>
        </w:rPr>
        <w:t xml:space="preserve"> omitted </w:t>
      </w:r>
      <w:r w:rsidR="00BA71F1">
        <w:rPr>
          <w:lang w:eastAsia="en-US"/>
        </w:rPr>
        <w:t>historically influential work</w:t>
      </w:r>
      <w:r w:rsidR="00150EAD">
        <w:rPr>
          <w:lang w:eastAsia="en-US"/>
        </w:rPr>
        <w:t xml:space="preserve"> – but this has been since mitigated, to a certain extent </w:t>
      </w:r>
      <w:r w:rsidR="00AE794A">
        <w:rPr>
          <w:lang w:eastAsia="en-US"/>
        </w:rPr>
        <w:t>–</w:t>
      </w:r>
      <w:r w:rsidR="00150EAD">
        <w:rPr>
          <w:lang w:eastAsia="en-US"/>
        </w:rPr>
        <w:t xml:space="preserve"> </w:t>
      </w:r>
      <w:r w:rsidR="00AE794A">
        <w:rPr>
          <w:lang w:eastAsia="en-US"/>
        </w:rPr>
        <w:t xml:space="preserve">by </w:t>
      </w:r>
      <w:r w:rsidR="003204AD" w:rsidRPr="003204AD">
        <w:rPr>
          <w:lang w:eastAsia="en-US"/>
        </w:rPr>
        <w:t>fastidiously</w:t>
      </w:r>
      <w:r w:rsidR="003204AD">
        <w:rPr>
          <w:lang w:eastAsia="en-US"/>
        </w:rPr>
        <w:t xml:space="preserve"> </w:t>
      </w:r>
      <w:r w:rsidR="0036471F">
        <w:rPr>
          <w:lang w:eastAsia="en-US"/>
        </w:rPr>
        <w:t>referencing</w:t>
      </w:r>
      <w:r w:rsidR="003204AD">
        <w:rPr>
          <w:lang w:eastAsia="en-US"/>
        </w:rPr>
        <w:t xml:space="preserve"> foundational </w:t>
      </w:r>
      <w:r w:rsidR="00BE2AB4">
        <w:rPr>
          <w:lang w:eastAsia="en-US"/>
        </w:rPr>
        <w:t xml:space="preserve">research where theoretically </w:t>
      </w:r>
      <w:r w:rsidR="00417D5D">
        <w:rPr>
          <w:lang w:eastAsia="en-US"/>
        </w:rPr>
        <w:t xml:space="preserve">necessary. </w:t>
      </w:r>
      <w:r w:rsidR="00DF580B">
        <w:rPr>
          <w:lang w:eastAsia="en-US"/>
        </w:rPr>
        <w:t>C</w:t>
      </w:r>
      <w:r w:rsidR="00DF580B" w:rsidRPr="00DF580B">
        <w:rPr>
          <w:lang w:eastAsia="en-US"/>
        </w:rPr>
        <w:t>omparably</w:t>
      </w:r>
      <w:r w:rsidR="00417D5D">
        <w:rPr>
          <w:lang w:eastAsia="en-US"/>
        </w:rPr>
        <w:t>,</w:t>
      </w:r>
      <w:r w:rsidR="00423B37">
        <w:rPr>
          <w:lang w:eastAsia="en-US"/>
        </w:rPr>
        <w:t xml:space="preserve"> the avoidance of proprietary, or high-dependency methods increase accessibility – but risks excluding theoretically high-performance solutions</w:t>
      </w:r>
      <w:r w:rsidR="005179D6">
        <w:rPr>
          <w:lang w:eastAsia="en-US"/>
        </w:rPr>
        <w:t xml:space="preserve"> – in such cases, </w:t>
      </w:r>
      <w:r w:rsidR="00AE0762">
        <w:rPr>
          <w:lang w:eastAsia="en-US"/>
        </w:rPr>
        <w:t xml:space="preserve">conceptual </w:t>
      </w:r>
      <w:r w:rsidR="00305B58" w:rsidRPr="00305B58">
        <w:rPr>
          <w:lang w:eastAsia="en-US"/>
        </w:rPr>
        <w:t>understandings</w:t>
      </w:r>
      <w:r w:rsidR="00305B58">
        <w:rPr>
          <w:lang w:eastAsia="en-US"/>
        </w:rPr>
        <w:t xml:space="preserve"> are incorporated without any reliance on closed </w:t>
      </w:r>
      <w:r w:rsidR="00017418">
        <w:rPr>
          <w:lang w:eastAsia="en-US"/>
        </w:rPr>
        <w:t>implementation.</w:t>
      </w:r>
      <w:r w:rsidR="00E6589B">
        <w:rPr>
          <w:lang w:eastAsia="en-US"/>
        </w:rPr>
        <w:t xml:space="preserve"> However, it must be noted that these constraints</w:t>
      </w:r>
      <w:r w:rsidR="009C315A">
        <w:rPr>
          <w:lang w:eastAsia="en-US"/>
        </w:rPr>
        <w:t>, though</w:t>
      </w:r>
      <w:r w:rsidR="00480784">
        <w:rPr>
          <w:lang w:eastAsia="en-US"/>
        </w:rPr>
        <w:t xml:space="preserve"> </w:t>
      </w:r>
      <w:r w:rsidR="00031DEC" w:rsidRPr="00031DEC">
        <w:rPr>
          <w:lang w:eastAsia="en-US"/>
        </w:rPr>
        <w:t>restrictive</w:t>
      </w:r>
      <w:r w:rsidR="00236E6A">
        <w:rPr>
          <w:lang w:eastAsia="en-US"/>
        </w:rPr>
        <w:t xml:space="preserve"> – reinforce the feasibility</w:t>
      </w:r>
      <w:r w:rsidR="00115CD0">
        <w:rPr>
          <w:lang w:eastAsia="en-US"/>
        </w:rPr>
        <w:t>, reproducibility, and accessibility of the final product – whilst also ensuring that it remains practical for wide adoption by all forms of demographic.</w:t>
      </w:r>
      <w:r w:rsidR="00CD0DB3">
        <w:rPr>
          <w:lang w:eastAsia="en-US"/>
        </w:rPr>
        <w:t xml:space="preserve"> </w:t>
      </w:r>
      <w:r w:rsidR="005F61E1" w:rsidRPr="005F61E1">
        <w:rPr>
          <w:lang w:eastAsia="en-US"/>
        </w:rPr>
        <w:t>Disregarded</w:t>
      </w:r>
      <w:r w:rsidR="005F61E1">
        <w:rPr>
          <w:lang w:eastAsia="en-US"/>
        </w:rPr>
        <w:t xml:space="preserve"> </w:t>
      </w:r>
      <w:r w:rsidR="000533CC">
        <w:rPr>
          <w:lang w:eastAsia="en-US"/>
        </w:rPr>
        <w:t xml:space="preserve">convoluted methods will, nevertheless, be acknowledged in future discussion below for future exploration – </w:t>
      </w:r>
      <w:r w:rsidR="003314BA">
        <w:rPr>
          <w:lang w:eastAsia="en-US"/>
        </w:rPr>
        <w:t>under</w:t>
      </w:r>
      <w:r w:rsidR="000533CC">
        <w:rPr>
          <w:lang w:eastAsia="en-US"/>
        </w:rPr>
        <w:t xml:space="preserve"> fewer deployment constraints.</w:t>
      </w:r>
    </w:p>
    <w:p w14:paraId="3EF1176C" w14:textId="67F227A0" w:rsidR="000563C3" w:rsidRDefault="000563C3" w:rsidP="000563C3">
      <w:pPr>
        <w:pStyle w:val="Heading2"/>
      </w:pPr>
      <w:bookmarkStart w:id="29" w:name="_Toc205844103"/>
      <w:r>
        <w:t>5.3 Literature Research</w:t>
      </w:r>
      <w:bookmarkEnd w:id="29"/>
    </w:p>
    <w:p w14:paraId="023B64DC" w14:textId="28AD8286" w:rsidR="00056EB4" w:rsidRPr="00056EB4" w:rsidRDefault="00056EB4" w:rsidP="0089408C">
      <w:pPr>
        <w:pStyle w:val="Heading3"/>
      </w:pPr>
      <w:bookmarkStart w:id="30" w:name="_Toc205844104"/>
      <w:r>
        <w:t>5.3.1 The Rise of AI-Synthetic Content, and the “Erosion of Trust”</w:t>
      </w:r>
      <w:bookmarkEnd w:id="30"/>
    </w:p>
    <w:p w14:paraId="56D4AF8B" w14:textId="77777777" w:rsidR="004C2B2A" w:rsidRDefault="00B0547E" w:rsidP="006D3DED">
      <w:pPr>
        <w:pStyle w:val="Heading1"/>
      </w:pPr>
      <w:bookmarkStart w:id="31" w:name="_Toc205844105"/>
      <w:r>
        <w:t>6</w:t>
      </w:r>
      <w:r w:rsidR="001E4857">
        <w:t xml:space="preserve"> </w:t>
      </w:r>
      <w:r w:rsidR="00041CE8">
        <w:t>Methodology</w:t>
      </w:r>
      <w:bookmarkEnd w:id="31"/>
      <w:r w:rsidR="00F9022F">
        <w:t xml:space="preserve"> </w:t>
      </w:r>
    </w:p>
    <w:p w14:paraId="4D2CE75A" w14:textId="54BC01F4" w:rsidR="0092528D" w:rsidRDefault="00F9022F" w:rsidP="004C2B2A">
      <w:r w:rsidRPr="004C2B2A">
        <w:rPr>
          <w:highlight w:val="green"/>
        </w:rPr>
        <w:t xml:space="preserve">(Make sure Design (e.g. Agile), Implementation choices (e.g. PSNR/SSIM, SHA-256, is questioned comprehensively and compared with similar technologies, advantages and </w:t>
      </w:r>
      <w:r w:rsidRPr="00B2123D">
        <w:rPr>
          <w:highlight w:val="green"/>
        </w:rPr>
        <w:t>disadvantage</w:t>
      </w:r>
      <w:r w:rsidR="00954DDA" w:rsidRPr="00B2123D">
        <w:rPr>
          <w:highlight w:val="green"/>
        </w:rPr>
        <w:t>s</w:t>
      </w:r>
      <w:r w:rsidR="0098013D" w:rsidRPr="00B2123D">
        <w:rPr>
          <w:highlight w:val="green"/>
        </w:rPr>
        <w:t xml:space="preserve"> -&gt; do this in 6.4/6.5 Sections.</w:t>
      </w:r>
    </w:p>
    <w:p w14:paraId="5F2ECBBC" w14:textId="5EA8BD4E" w:rsidR="003B3BE2" w:rsidRDefault="00B0547E" w:rsidP="00292A59">
      <w:pPr>
        <w:pStyle w:val="Heading2"/>
      </w:pPr>
      <w:bookmarkStart w:id="32" w:name="_Toc205844106"/>
      <w:r>
        <w:t>6</w:t>
      </w:r>
      <w:r w:rsidR="003B3BE2">
        <w:t>.1 Introduction</w:t>
      </w:r>
      <w:bookmarkEnd w:id="32"/>
    </w:p>
    <w:p w14:paraId="1C5CCD3E" w14:textId="2D357B7A" w:rsidR="00A65B03" w:rsidRDefault="00B0547E" w:rsidP="000E1144">
      <w:pPr>
        <w:pStyle w:val="Heading2"/>
      </w:pPr>
      <w:bookmarkStart w:id="33" w:name="_Toc205844107"/>
      <w:r>
        <w:t>6</w:t>
      </w:r>
      <w:r w:rsidR="003B3BE2">
        <w:t>.2</w:t>
      </w:r>
      <w:r w:rsidR="00A65B03">
        <w:t xml:space="preserve"> Design Methodology</w:t>
      </w:r>
      <w:bookmarkEnd w:id="33"/>
    </w:p>
    <w:p w14:paraId="7927E8FD" w14:textId="07B0A58F" w:rsidR="00870210" w:rsidRPr="00870210" w:rsidRDefault="00870210" w:rsidP="00870210">
      <w:pPr>
        <w:rPr>
          <w:lang w:eastAsia="en-US"/>
        </w:rPr>
      </w:pPr>
      <w:r w:rsidRPr="00FA23FD">
        <w:rPr>
          <w:highlight w:val="green"/>
          <w:lang w:eastAsia="en-US"/>
        </w:rPr>
        <w:t>Make sure to consider all major vulnerabilities associated with different components of the system.</w:t>
      </w:r>
    </w:p>
    <w:p w14:paraId="241B89AF" w14:textId="53B0E9C6" w:rsidR="00AB7930" w:rsidRDefault="00B0547E" w:rsidP="000E1144">
      <w:pPr>
        <w:pStyle w:val="Heading2"/>
      </w:pPr>
      <w:bookmarkStart w:id="34" w:name="_Toc205844108"/>
      <w:r>
        <w:lastRenderedPageBreak/>
        <w:t>6</w:t>
      </w:r>
      <w:r w:rsidR="00A65B03">
        <w:t>.3 Practical Implementation Methodology</w:t>
      </w:r>
      <w:bookmarkEnd w:id="34"/>
    </w:p>
    <w:p w14:paraId="59829E5D" w14:textId="485CB246" w:rsidR="00855BAF" w:rsidRPr="00855BAF" w:rsidRDefault="00B0547E" w:rsidP="00855BAF">
      <w:pPr>
        <w:pStyle w:val="Heading2"/>
      </w:pPr>
      <w:bookmarkStart w:id="35" w:name="_Toc205844109"/>
      <w:r>
        <w:t>6</w:t>
      </w:r>
      <w:r w:rsidR="00AB7930">
        <w:t>.4 Benefits and Limitations of Chosen Methodologie</w:t>
      </w:r>
      <w:r w:rsidR="00855BAF">
        <w:t>s</w:t>
      </w:r>
      <w:bookmarkEnd w:id="35"/>
    </w:p>
    <w:p w14:paraId="6E392E50" w14:textId="23D847DF" w:rsidR="00AB7930" w:rsidRDefault="00B0547E" w:rsidP="009949C0">
      <w:pPr>
        <w:pStyle w:val="Heading2"/>
      </w:pPr>
      <w:bookmarkStart w:id="36" w:name="_Toc205844110"/>
      <w:r>
        <w:t>6</w:t>
      </w:r>
      <w:r w:rsidR="00512BF2">
        <w:t xml:space="preserve">.5 </w:t>
      </w:r>
      <w:r w:rsidR="004F5BAA">
        <w:t>Methodology Evaluation</w:t>
      </w:r>
      <w:bookmarkEnd w:id="36"/>
      <w:r w:rsidR="00AB7930">
        <w:t xml:space="preserve"> </w:t>
      </w:r>
    </w:p>
    <w:p w14:paraId="0C79B935" w14:textId="72468B25" w:rsidR="002F1D36" w:rsidRDefault="00237581" w:rsidP="00F22836">
      <w:pPr>
        <w:pStyle w:val="Heading1"/>
      </w:pPr>
      <w:bookmarkStart w:id="37" w:name="_Toc205844111"/>
      <w:r>
        <w:t>7</w:t>
      </w:r>
      <w:r w:rsidR="002F1D36">
        <w:t xml:space="preserve"> </w:t>
      </w:r>
      <w:r w:rsidR="00C3077B">
        <w:t>Development and Testing</w:t>
      </w:r>
      <w:bookmarkEnd w:id="37"/>
    </w:p>
    <w:p w14:paraId="6F1093FA" w14:textId="2F8018C5" w:rsidR="00BB0347" w:rsidRPr="00BB0347" w:rsidRDefault="00237581" w:rsidP="000A3330">
      <w:pPr>
        <w:pStyle w:val="Heading1"/>
      </w:pPr>
      <w:bookmarkStart w:id="38" w:name="_Toc205844112"/>
      <w:r>
        <w:t>8</w:t>
      </w:r>
      <w:r w:rsidR="00BB0347">
        <w:t xml:space="preserve"> Discussion</w:t>
      </w:r>
      <w:r w:rsidR="009D2E13">
        <w:t xml:space="preserve"> and Results</w:t>
      </w:r>
      <w:bookmarkEnd w:id="38"/>
    </w:p>
    <w:p w14:paraId="0C087F84" w14:textId="3D1092E4" w:rsidR="006E5BC9" w:rsidRDefault="00237581" w:rsidP="006E5BC9">
      <w:pPr>
        <w:pStyle w:val="Heading1"/>
      </w:pPr>
      <w:bookmarkStart w:id="39" w:name="_Toc205844113"/>
      <w:r>
        <w:t>9</w:t>
      </w:r>
      <w:r w:rsidR="00311B74">
        <w:t xml:space="preserve"> References</w:t>
      </w:r>
      <w:bookmarkEnd w:id="39"/>
    </w:p>
    <w:p w14:paraId="41C75342" w14:textId="77777777" w:rsidR="006E5BC9" w:rsidRDefault="006E5BC9" w:rsidP="006E5BC9">
      <w:r>
        <w:t xml:space="preserve">Sommerer, T. (2025) Baudrillard and the Dead Internet Theory. Revisiting Baudrillard’s (dis)trust in Artificial Intelligence. </w:t>
      </w:r>
      <w:r>
        <w:rPr>
          <w:i/>
          <w:iCs/>
        </w:rPr>
        <w:t>Philosophy &amp; Technology</w:t>
      </w:r>
      <w:r>
        <w:t>, 38 (2): 54. doi:</w:t>
      </w:r>
      <w:hyperlink r:id="rId14" w:history="1">
        <w:r>
          <w:rPr>
            <w:rStyle w:val="Hyperlink"/>
            <w:rFonts w:eastAsiaTheme="majorEastAsia"/>
          </w:rPr>
          <w:t>10.1007/s13347-025-00878-5</w:t>
        </w:r>
      </w:hyperlink>
      <w:r>
        <w:t>.</w:t>
      </w:r>
    </w:p>
    <w:p w14:paraId="7AF51752" w14:textId="77777777" w:rsidR="00A12586" w:rsidRDefault="00A12586" w:rsidP="006E5BC9"/>
    <w:p w14:paraId="62006FC7" w14:textId="77777777" w:rsidR="00A12586" w:rsidRDefault="00A12586" w:rsidP="00A12586">
      <w:proofErr w:type="spellStart"/>
      <w:r>
        <w:t>Athaluri</w:t>
      </w:r>
      <w:proofErr w:type="spellEnd"/>
      <w:r>
        <w:t xml:space="preserve">, S.A., Manthena, S.V., </w:t>
      </w:r>
      <w:proofErr w:type="spellStart"/>
      <w:r>
        <w:t>Kesapragada</w:t>
      </w:r>
      <w:proofErr w:type="spellEnd"/>
      <w:r>
        <w:t xml:space="preserve">, V.S.R.K.M., et al. (2023) Exploring the Boundaries of Reality: Investigating the Phenomenon of Artificial Intelligence Hallucination in Scientific Writing Through ChatGPT References. </w:t>
      </w:r>
      <w:r>
        <w:rPr>
          <w:i/>
          <w:iCs/>
        </w:rPr>
        <w:t>Cureus</w:t>
      </w:r>
      <w:r>
        <w:t>. doi:</w:t>
      </w:r>
      <w:hyperlink r:id="rId15" w:history="1">
        <w:r>
          <w:rPr>
            <w:rStyle w:val="Hyperlink"/>
            <w:rFonts w:eastAsiaTheme="majorEastAsia"/>
          </w:rPr>
          <w:t>10.7759/cureus.37432</w:t>
        </w:r>
      </w:hyperlink>
      <w:r>
        <w:t>.</w:t>
      </w:r>
    </w:p>
    <w:p w14:paraId="58FAAF6B" w14:textId="77777777" w:rsidR="00C17FA5" w:rsidRDefault="00C17FA5" w:rsidP="00A12586"/>
    <w:p w14:paraId="199019CE" w14:textId="77777777" w:rsidR="00C17FA5" w:rsidRDefault="00C17FA5" w:rsidP="00C17FA5">
      <w:pPr>
        <w:rPr>
          <w:rFonts w:ascii="Times New Roman" w:hAnsi="Times New Roman"/>
          <w:sz w:val="24"/>
        </w:rPr>
      </w:pPr>
      <w:r>
        <w:t xml:space="preserve">Yaprak, B. (2024) Generative Artificial Intelligence in Marketing: The Invisible Danger of AI Hallucinations. </w:t>
      </w:r>
      <w:r>
        <w:rPr>
          <w:i/>
          <w:iCs/>
        </w:rPr>
        <w:t>Journal of Economy Business and Management</w:t>
      </w:r>
      <w:r>
        <w:t>, 8 (2): 133–158. doi:</w:t>
      </w:r>
      <w:hyperlink r:id="rId16" w:history="1">
        <w:r>
          <w:rPr>
            <w:rStyle w:val="Hyperlink"/>
            <w:rFonts w:eastAsiaTheme="majorEastAsia"/>
          </w:rPr>
          <w:t>10.7596/jebm.1588897</w:t>
        </w:r>
      </w:hyperlink>
      <w:r>
        <w:t>.</w:t>
      </w:r>
    </w:p>
    <w:p w14:paraId="410D23B6" w14:textId="77777777" w:rsidR="00C17FA5" w:rsidRDefault="00C17FA5" w:rsidP="00A12586">
      <w:pPr>
        <w:rPr>
          <w:rFonts w:ascii="Times New Roman" w:hAnsi="Times New Roman"/>
          <w:sz w:val="24"/>
        </w:rPr>
      </w:pPr>
    </w:p>
    <w:p w14:paraId="12E0267A" w14:textId="77777777" w:rsidR="00A669FD" w:rsidRDefault="00A669FD" w:rsidP="00A669FD">
      <w:r>
        <w:t xml:space="preserve">Hallucination (artificial intelligence) (2025). </w:t>
      </w:r>
      <w:r>
        <w:rPr>
          <w:i/>
          <w:iCs/>
        </w:rPr>
        <w:t>Wikipedia</w:t>
      </w:r>
      <w:r>
        <w:t xml:space="preserve">. Available at: </w:t>
      </w:r>
      <w:hyperlink r:id="rId17" w:history="1">
        <w:r>
          <w:rPr>
            <w:rStyle w:val="Hyperlink"/>
            <w:rFonts w:eastAsiaTheme="majorEastAsia"/>
          </w:rPr>
          <w:t>https://en.wikipedia.org/w/index.php?title=Hallucination_(artificial_intelligence)&amp;oldid=1303077795</w:t>
        </w:r>
      </w:hyperlink>
      <w:r>
        <w:t xml:space="preserve"> (Accessed: 29 July 2025).</w:t>
      </w:r>
    </w:p>
    <w:p w14:paraId="47ED4154" w14:textId="77777777" w:rsidR="00725DDD" w:rsidRDefault="00725DDD" w:rsidP="00A669FD"/>
    <w:p w14:paraId="17DD4699" w14:textId="77777777" w:rsidR="00725DDD" w:rsidRDefault="00725DDD" w:rsidP="00725DDD">
      <w:r>
        <w:t xml:space="preserve">Roamer, S.S. is the founder of C., Adventure, A.T.W.F. on, adventure, the outdoors W. a love for, et al. (2024) </w:t>
      </w:r>
      <w:r>
        <w:rPr>
          <w:i/>
          <w:iCs/>
        </w:rPr>
        <w:t xml:space="preserve">How </w:t>
      </w:r>
      <w:proofErr w:type="gramStart"/>
      <w:r>
        <w:rPr>
          <w:i/>
          <w:iCs/>
        </w:rPr>
        <w:t>To</w:t>
      </w:r>
      <w:proofErr w:type="gramEnd"/>
      <w:r>
        <w:rPr>
          <w:i/>
          <w:iCs/>
        </w:rPr>
        <w:t xml:space="preserve"> Find Glenfinnan Viaduct Viewpoint In 2025?</w:t>
      </w:r>
      <w:r>
        <w:t xml:space="preserve"> Available at: </w:t>
      </w:r>
      <w:hyperlink r:id="rId18" w:history="1">
        <w:r>
          <w:rPr>
            <w:rStyle w:val="Hyperlink"/>
            <w:rFonts w:eastAsiaTheme="majorEastAsia"/>
          </w:rPr>
          <w:t>https://continuousroamer.com/glenfinnan-viaduct-viewpoint/</w:t>
        </w:r>
      </w:hyperlink>
      <w:r>
        <w:t xml:space="preserve"> (Accessed: 29 July 2025).</w:t>
      </w:r>
    </w:p>
    <w:p w14:paraId="6AC28D24" w14:textId="77777777" w:rsidR="007272CF" w:rsidRDefault="007272CF" w:rsidP="00725DDD"/>
    <w:p w14:paraId="570AFB26" w14:textId="77777777" w:rsidR="007272CF" w:rsidRDefault="007272CF" w:rsidP="007272CF">
      <w:r>
        <w:rPr>
          <w:i/>
          <w:iCs/>
        </w:rPr>
        <w:t>The Jacobite</w:t>
      </w:r>
      <w:r>
        <w:t xml:space="preserve"> (steam train) (2025). </w:t>
      </w:r>
      <w:r>
        <w:rPr>
          <w:i/>
          <w:iCs/>
        </w:rPr>
        <w:t>Wikipedia</w:t>
      </w:r>
      <w:r>
        <w:t xml:space="preserve">. Available at: </w:t>
      </w:r>
      <w:hyperlink r:id="rId19" w:history="1">
        <w:r>
          <w:rPr>
            <w:rStyle w:val="Hyperlink"/>
            <w:rFonts w:eastAsiaTheme="majorEastAsia"/>
          </w:rPr>
          <w:t>https://en.wikipedia.org/w/index.php?title=The_Jacobite_(steam_train)&amp;oldid=1290249391</w:t>
        </w:r>
      </w:hyperlink>
      <w:r>
        <w:t xml:space="preserve"> (Accessed: 29 July 2025).</w:t>
      </w:r>
    </w:p>
    <w:p w14:paraId="0DC7B90A" w14:textId="77777777" w:rsidR="00563E40" w:rsidRDefault="00563E40" w:rsidP="007272CF"/>
    <w:p w14:paraId="2C4CEBE0" w14:textId="00615837" w:rsidR="00A669FD" w:rsidRDefault="00563E40" w:rsidP="00A12586">
      <w:r>
        <w:rPr>
          <w:i/>
          <w:iCs/>
        </w:rPr>
        <w:t>Sora</w:t>
      </w:r>
      <w:r>
        <w:t xml:space="preserve"> (n.d.). Available at: </w:t>
      </w:r>
      <w:hyperlink r:id="rId20" w:history="1">
        <w:r>
          <w:rPr>
            <w:rStyle w:val="Hyperlink"/>
            <w:rFonts w:eastAsiaTheme="majorEastAsia"/>
          </w:rPr>
          <w:t>https://openai.com/sora/</w:t>
        </w:r>
      </w:hyperlink>
      <w:r>
        <w:t xml:space="preserve"> (Accessed: 29 July 2025).</w:t>
      </w:r>
    </w:p>
    <w:p w14:paraId="77B7FD2B" w14:textId="77777777" w:rsidR="001766DE" w:rsidRDefault="001766DE" w:rsidP="00A12586"/>
    <w:p w14:paraId="23D375C7" w14:textId="77777777" w:rsidR="00B82B5D" w:rsidRDefault="00B82B5D" w:rsidP="00B82B5D">
      <w:pPr>
        <w:rPr>
          <w:rFonts w:ascii="Times New Roman" w:hAnsi="Times New Roman"/>
          <w:sz w:val="24"/>
        </w:rPr>
      </w:pPr>
      <w:r>
        <w:t xml:space="preserve">Lee, B., Martinez, A., Thompson, P., et al. (2023) </w:t>
      </w:r>
      <w:r>
        <w:rPr>
          <w:i/>
          <w:iCs/>
        </w:rPr>
        <w:t>AI-Generated Imagery Landscape: A Journey from Apprehension to Insightful Exploration</w:t>
      </w:r>
      <w:r>
        <w:t>. doi:</w:t>
      </w:r>
      <w:hyperlink r:id="rId21" w:history="1">
        <w:r>
          <w:rPr>
            <w:rStyle w:val="Hyperlink"/>
            <w:rFonts w:eastAsiaTheme="majorEastAsia"/>
          </w:rPr>
          <w:t>10.13140/RG.2.2.34039.39843</w:t>
        </w:r>
      </w:hyperlink>
      <w:r>
        <w:t>.</w:t>
      </w:r>
    </w:p>
    <w:p w14:paraId="6C58215D" w14:textId="77777777" w:rsidR="001766DE" w:rsidRDefault="001766DE" w:rsidP="00A12586">
      <w:pPr>
        <w:rPr>
          <w:rFonts w:ascii="Times New Roman" w:hAnsi="Times New Roman"/>
          <w:sz w:val="24"/>
        </w:rPr>
      </w:pPr>
    </w:p>
    <w:p w14:paraId="29C3643B" w14:textId="02F05864" w:rsidR="00A77553" w:rsidRDefault="00A77553" w:rsidP="00A77553">
      <w:r w:rsidRPr="00A77553">
        <w:t>Burri, T. (n.d.) The New EU Legislation on Artificial Intelligence: A Primer.</w:t>
      </w:r>
    </w:p>
    <w:p w14:paraId="6897B145" w14:textId="77777777" w:rsidR="00FA4D6C" w:rsidRDefault="00FA4D6C" w:rsidP="00A77553"/>
    <w:p w14:paraId="108E7415" w14:textId="3C3F7403" w:rsidR="006E5BC9" w:rsidRDefault="00FA4D6C" w:rsidP="006E5BC9">
      <w:r>
        <w:t xml:space="preserve">Miller, E.J., Steward, B.A., </w:t>
      </w:r>
      <w:proofErr w:type="spellStart"/>
      <w:r>
        <w:t>Witkower</w:t>
      </w:r>
      <w:proofErr w:type="spellEnd"/>
      <w:r>
        <w:t xml:space="preserve">, Z., et al. (2023) AI Hyperrealism: Why AI Faces Are Perceived as More Real Than Human Ones. </w:t>
      </w:r>
      <w:r>
        <w:rPr>
          <w:i/>
          <w:iCs/>
        </w:rPr>
        <w:t>Psychological Science</w:t>
      </w:r>
      <w:r>
        <w:t>, 34 (12): 1390–1403. doi:</w:t>
      </w:r>
      <w:hyperlink r:id="rId22" w:history="1">
        <w:r>
          <w:rPr>
            <w:rStyle w:val="Hyperlink"/>
            <w:rFonts w:eastAsiaTheme="majorEastAsia"/>
          </w:rPr>
          <w:t>10.1177/09567976231207095</w:t>
        </w:r>
      </w:hyperlink>
      <w:r>
        <w:t>.</w:t>
      </w:r>
    </w:p>
    <w:p w14:paraId="17858E36" w14:textId="77777777" w:rsidR="00EF6667" w:rsidRDefault="00EF6667" w:rsidP="006E5BC9"/>
    <w:p w14:paraId="0E106943" w14:textId="2A475B84" w:rsidR="00EF6667" w:rsidRDefault="00EF6667" w:rsidP="006E5BC9">
      <w:r>
        <w:t xml:space="preserve">Pasternak, M., Warren, K., Olszewski, D., et al. (2025) “Characterizing the Impact of Audio Deepfakes in the Presence of Cochlear Implant.” </w:t>
      </w:r>
      <w:r>
        <w:rPr>
          <w:u w:val="single"/>
        </w:rPr>
        <w:t>In</w:t>
      </w:r>
      <w:r>
        <w:t xml:space="preserve"> </w:t>
      </w:r>
      <w:r>
        <w:rPr>
          <w:i/>
          <w:iCs/>
        </w:rPr>
        <w:t xml:space="preserve">Proceedings 2025 Network and </w:t>
      </w:r>
      <w:r>
        <w:rPr>
          <w:i/>
          <w:iCs/>
        </w:rPr>
        <w:lastRenderedPageBreak/>
        <w:t>Distributed System Security Symposium</w:t>
      </w:r>
      <w:r>
        <w:t>. San Diego, CA, USA, 2025. Internet Society. doi:</w:t>
      </w:r>
      <w:hyperlink r:id="rId23" w:history="1">
        <w:r>
          <w:rPr>
            <w:rStyle w:val="Hyperlink"/>
            <w:rFonts w:eastAsiaTheme="majorEastAsia"/>
          </w:rPr>
          <w:t>10.14722/ndss.2025.241117</w:t>
        </w:r>
      </w:hyperlink>
      <w:r>
        <w:t>.</w:t>
      </w:r>
    </w:p>
    <w:p w14:paraId="1AA4E382" w14:textId="77777777" w:rsidR="002902A1" w:rsidRDefault="002902A1" w:rsidP="006E5BC9"/>
    <w:p w14:paraId="29D85D25" w14:textId="77777777" w:rsidR="002902A1" w:rsidRDefault="002902A1" w:rsidP="002902A1">
      <w:proofErr w:type="spellStart"/>
      <w:r>
        <w:t>Khanjani</w:t>
      </w:r>
      <w:proofErr w:type="spellEnd"/>
      <w:r>
        <w:t xml:space="preserve">, Z., Watson, G. and Janeja, V.P. (2023) Audio deepfakes: A survey. </w:t>
      </w:r>
      <w:r>
        <w:rPr>
          <w:i/>
          <w:iCs/>
        </w:rPr>
        <w:t>Frontiers in Big Data</w:t>
      </w:r>
      <w:r>
        <w:t>, 5: 1001063. doi:</w:t>
      </w:r>
      <w:hyperlink r:id="rId24" w:history="1">
        <w:r>
          <w:rPr>
            <w:rStyle w:val="Hyperlink"/>
            <w:rFonts w:eastAsiaTheme="majorEastAsia"/>
          </w:rPr>
          <w:t>10.3389/fdata.2022.1001063</w:t>
        </w:r>
      </w:hyperlink>
      <w:r>
        <w:t>.</w:t>
      </w:r>
    </w:p>
    <w:p w14:paraId="330DF122" w14:textId="77777777" w:rsidR="00346EB2" w:rsidRDefault="00346EB2" w:rsidP="002902A1"/>
    <w:p w14:paraId="41127C14" w14:textId="6F9630C2" w:rsidR="002902A1" w:rsidRDefault="00346EB2" w:rsidP="006E5BC9">
      <w:r>
        <w:rPr>
          <w:i/>
          <w:iCs/>
        </w:rPr>
        <w:t xml:space="preserve">How to spot a deepfake - </w:t>
      </w:r>
      <w:proofErr w:type="spellStart"/>
      <w:r>
        <w:rPr>
          <w:i/>
          <w:iCs/>
        </w:rPr>
        <w:t>SoSafe</w:t>
      </w:r>
      <w:proofErr w:type="spellEnd"/>
      <w:r>
        <w:t xml:space="preserve"> (2024). Available at: </w:t>
      </w:r>
      <w:hyperlink r:id="rId25" w:history="1">
        <w:r>
          <w:rPr>
            <w:rStyle w:val="Hyperlink"/>
            <w:rFonts w:eastAsiaTheme="majorEastAsia"/>
          </w:rPr>
          <w:t>https://sosafe-awareness.com/blog/how-to-spot-a-deepfake/</w:t>
        </w:r>
      </w:hyperlink>
      <w:r>
        <w:t xml:space="preserve"> (Accessed: 29 July 2025).</w:t>
      </w:r>
    </w:p>
    <w:p w14:paraId="7BD19682" w14:textId="77777777" w:rsidR="004148F9" w:rsidRDefault="004148F9" w:rsidP="006E5BC9"/>
    <w:p w14:paraId="7BB9B956" w14:textId="77777777" w:rsidR="004148F9" w:rsidRDefault="004148F9" w:rsidP="004148F9">
      <w:proofErr w:type="gramStart"/>
      <w:r>
        <w:rPr>
          <w:i/>
          <w:iCs/>
        </w:rPr>
        <w:t>Open Source</w:t>
      </w:r>
      <w:proofErr w:type="gramEnd"/>
      <w:r>
        <w:rPr>
          <w:i/>
          <w:iCs/>
        </w:rPr>
        <w:t xml:space="preserve"> Licensing Simplified: A Comparative Overview of Popular Licenses | Blog | Endor Labs</w:t>
      </w:r>
      <w:r>
        <w:t xml:space="preserve"> (n.d.). Available at: </w:t>
      </w:r>
      <w:hyperlink r:id="rId26" w:history="1">
        <w:r>
          <w:rPr>
            <w:rStyle w:val="Hyperlink"/>
            <w:rFonts w:eastAsiaTheme="majorEastAsia"/>
          </w:rPr>
          <w:t>https://www.endorlabs.com/learn/open-source-licensing-simplified-a-comparative-overview-of-popular-licenses</w:t>
        </w:r>
      </w:hyperlink>
      <w:r>
        <w:t xml:space="preserve"> (Accessed: 4 August 2025).</w:t>
      </w:r>
    </w:p>
    <w:p w14:paraId="7459BD83" w14:textId="77777777" w:rsidR="00390C39" w:rsidRDefault="00390C39" w:rsidP="004148F9"/>
    <w:p w14:paraId="213A67FF" w14:textId="77777777" w:rsidR="00390C39" w:rsidRDefault="00390C39" w:rsidP="00390C39">
      <w:pPr>
        <w:rPr>
          <w:rFonts w:ascii="Times New Roman" w:hAnsi="Times New Roman"/>
          <w:sz w:val="24"/>
        </w:rPr>
      </w:pPr>
      <w:r>
        <w:rPr>
          <w:i/>
          <w:iCs/>
        </w:rPr>
        <w:t>About GitHub and Git</w:t>
      </w:r>
      <w:r>
        <w:t xml:space="preserve"> (n.d.). Available at: </w:t>
      </w:r>
      <w:hyperlink r:id="rId27" w:history="1">
        <w:r>
          <w:rPr>
            <w:rStyle w:val="Hyperlink"/>
            <w:rFonts w:eastAsiaTheme="majorEastAsia"/>
          </w:rPr>
          <w:t>https://docs-internal.github.com/en/get-started/start-your-journey/about-github-and-git</w:t>
        </w:r>
      </w:hyperlink>
      <w:r>
        <w:t xml:space="preserve"> (Accessed: 8 August 2025).</w:t>
      </w:r>
    </w:p>
    <w:p w14:paraId="6D3A7049" w14:textId="77777777" w:rsidR="00390C39" w:rsidRDefault="00390C39" w:rsidP="004148F9">
      <w:pPr>
        <w:rPr>
          <w:rFonts w:ascii="Times New Roman" w:hAnsi="Times New Roman"/>
          <w:sz w:val="24"/>
        </w:rPr>
      </w:pPr>
    </w:p>
    <w:p w14:paraId="241172CD" w14:textId="77777777" w:rsidR="004148F9" w:rsidRPr="00C54B8A" w:rsidRDefault="004148F9" w:rsidP="006E5BC9">
      <w:pPr>
        <w:rPr>
          <w:rFonts w:ascii="Times New Roman" w:hAnsi="Times New Roman"/>
          <w:sz w:val="24"/>
        </w:rPr>
      </w:pPr>
    </w:p>
    <w:p w14:paraId="266F2386" w14:textId="2D953753" w:rsidR="006554CB" w:rsidRPr="006554CB" w:rsidRDefault="00237581" w:rsidP="00A669FD">
      <w:pPr>
        <w:pStyle w:val="Heading1"/>
      </w:pPr>
      <w:bookmarkStart w:id="40" w:name="_Toc205844114"/>
      <w:r>
        <w:t>10</w:t>
      </w:r>
      <w:r w:rsidR="006D3DED">
        <w:t xml:space="preserve"> </w:t>
      </w:r>
      <w:r w:rsidR="00311B74">
        <w:t>Bibliography</w:t>
      </w:r>
      <w:bookmarkEnd w:id="40"/>
    </w:p>
    <w:p w14:paraId="1B0D8B9A" w14:textId="220DE122" w:rsidR="00311B74" w:rsidRDefault="006B1AF1" w:rsidP="00925B79">
      <w:pPr>
        <w:pStyle w:val="Heading1"/>
      </w:pPr>
      <w:bookmarkStart w:id="41" w:name="_Toc205844115"/>
      <w:r>
        <w:t>1</w:t>
      </w:r>
      <w:r w:rsidR="00237581">
        <w:t>1</w:t>
      </w:r>
      <w:r w:rsidR="00311B74">
        <w:t xml:space="preserve"> Appendices</w:t>
      </w:r>
      <w:bookmarkEnd w:id="41"/>
    </w:p>
    <w:p w14:paraId="145C830F" w14:textId="701616AD" w:rsidR="004C52FE" w:rsidRPr="004C52FE" w:rsidRDefault="004C52FE" w:rsidP="004C52FE">
      <w:pPr>
        <w:pStyle w:val="Heading2"/>
      </w:pPr>
      <w:bookmarkStart w:id="42" w:name="_Toc205844116"/>
      <w:r>
        <w:t>11.1 Glossary</w:t>
      </w:r>
      <w:bookmarkEnd w:id="42"/>
    </w:p>
    <w:sectPr w:rsidR="004C52FE" w:rsidRPr="004C52FE">
      <w:footerReference w:type="even"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F6EFC8" w14:textId="77777777" w:rsidR="002C5C0F" w:rsidRDefault="002C5C0F" w:rsidP="0050365C">
      <w:r>
        <w:separator/>
      </w:r>
    </w:p>
  </w:endnote>
  <w:endnote w:type="continuationSeparator" w:id="0">
    <w:p w14:paraId="73C0E1C1" w14:textId="77777777" w:rsidR="002C5C0F" w:rsidRDefault="002C5C0F" w:rsidP="005036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05418337"/>
      <w:docPartObj>
        <w:docPartGallery w:val="Page Numbers (Bottom of Page)"/>
        <w:docPartUnique/>
      </w:docPartObj>
    </w:sdtPr>
    <w:sdtContent>
      <w:p w14:paraId="1965DCC5" w14:textId="05C26E5D" w:rsidR="0050365C" w:rsidRDefault="0050365C" w:rsidP="00C309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9A9927F" w14:textId="77777777" w:rsidR="0050365C" w:rsidRDefault="005036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41589194"/>
      <w:docPartObj>
        <w:docPartGallery w:val="Page Numbers (Bottom of Page)"/>
        <w:docPartUnique/>
      </w:docPartObj>
    </w:sdtPr>
    <w:sdtContent>
      <w:p w14:paraId="64B08F86" w14:textId="63FF54FB" w:rsidR="0050365C" w:rsidRDefault="0050365C" w:rsidP="00C309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2DEFD44E" w14:textId="77777777" w:rsidR="0050365C" w:rsidRDefault="005036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55BA9F" w14:textId="77777777" w:rsidR="002C5C0F" w:rsidRDefault="002C5C0F" w:rsidP="0050365C">
      <w:r>
        <w:separator/>
      </w:r>
    </w:p>
  </w:footnote>
  <w:footnote w:type="continuationSeparator" w:id="0">
    <w:p w14:paraId="0B8B71A8" w14:textId="77777777" w:rsidR="002C5C0F" w:rsidRDefault="002C5C0F" w:rsidP="0050365C">
      <w:r>
        <w:continuationSeparator/>
      </w:r>
    </w:p>
  </w:footnote>
  <w:footnote w:id="1">
    <w:p w14:paraId="1387723D" w14:textId="07BDA68D" w:rsidR="005A7F0F" w:rsidRDefault="005A7F0F">
      <w:pPr>
        <w:pStyle w:val="FootnoteText"/>
      </w:pPr>
      <w:r>
        <w:rPr>
          <w:rStyle w:val="FootnoteReference"/>
        </w:rPr>
        <w:footnoteRef/>
      </w:r>
      <w:r>
        <w:t xml:space="preserve"> </w:t>
      </w:r>
      <w:r w:rsidR="00914BB4">
        <w:t>For the purposes of this paper, “Authentic” denotes media content that has been created entirely by human means – without any form of intervention by Artificial Intelligence (AI). Conversely, “Synthetic” media connotes content that has been produced – either in its entirety, or partly – using AI-based generative models, or forms of algorithms.</w:t>
      </w:r>
    </w:p>
  </w:footnote>
  <w:footnote w:id="2">
    <w:p w14:paraId="2B154C38" w14:textId="09D97FDF" w:rsidR="00A632A0" w:rsidRDefault="00A632A0">
      <w:pPr>
        <w:pStyle w:val="FootnoteText"/>
      </w:pPr>
      <w:r>
        <w:rPr>
          <w:rStyle w:val="FootnoteReference"/>
        </w:rPr>
        <w:footnoteRef/>
      </w:r>
      <w:r>
        <w:t xml:space="preserve"> The “Dead Internet Theory” is a fringe hypothesis asserting that much of today’s web content is no longer produced by humans, but by bots and generative AI models </w:t>
      </w:r>
      <w:r w:rsidRPr="001C63C2">
        <w:rPr>
          <w:highlight w:val="green"/>
        </w:rPr>
        <w:t>{Insert reference to support}</w:t>
      </w:r>
      <w:r>
        <w:t>.</w:t>
      </w:r>
    </w:p>
  </w:footnote>
  <w:footnote w:id="3">
    <w:p w14:paraId="5892CF25" w14:textId="0E253FCB" w:rsidR="00042485" w:rsidRDefault="00042485">
      <w:pPr>
        <w:pStyle w:val="FootnoteText"/>
      </w:pPr>
      <w:r>
        <w:rPr>
          <w:rStyle w:val="FootnoteReference"/>
        </w:rPr>
        <w:footnoteRef/>
      </w:r>
      <w:r>
        <w:t xml:space="preserve"> The term “hallucination” here refers to Sora’s capacity to generate visually plausible, but entirely fabricated image, and video, outputs.</w:t>
      </w:r>
    </w:p>
  </w:footnote>
  <w:footnote w:id="4">
    <w:p w14:paraId="57A7B28F" w14:textId="7354057E" w:rsidR="00E3452F" w:rsidRDefault="00E3452F">
      <w:pPr>
        <w:pStyle w:val="FootnoteText"/>
      </w:pPr>
      <w:r>
        <w:rPr>
          <w:rStyle w:val="FootnoteReference"/>
        </w:rPr>
        <w:footnoteRef/>
      </w:r>
      <w:r>
        <w:t xml:space="preserve"> Whilst the watermark is designed to be imperceptible – the empirical reality</w:t>
      </w:r>
      <w:r w:rsidR="00C92B9D">
        <w:t xml:space="preserve"> is that certain modes of compression, editing practices, and file manipulation procedures may unintentionally degrade, or expose, embedded artefacts.</w:t>
      </w:r>
    </w:p>
  </w:footnote>
  <w:footnote w:id="5">
    <w:p w14:paraId="7D3971C4" w14:textId="1913A32F" w:rsidR="003A1B20" w:rsidRDefault="003A1B20">
      <w:pPr>
        <w:pStyle w:val="FootnoteText"/>
      </w:pPr>
      <w:r>
        <w:rPr>
          <w:rStyle w:val="FootnoteReference"/>
        </w:rPr>
        <w:footnoteRef/>
      </w:r>
      <w:r>
        <w:t xml:space="preserve"> The term “carrier dataset” is used here to refer to image, and video, files – that serve as the medium for embedded watermark and metadata artefacts, as per specialised guidance from my supervisor – Shahid Shabbir.</w:t>
      </w:r>
    </w:p>
  </w:footnote>
  <w:footnote w:id="6">
    <w:p w14:paraId="49E96019" w14:textId="191DF3BB" w:rsidR="00D34A66" w:rsidRDefault="00D34A66">
      <w:pPr>
        <w:pStyle w:val="FootnoteText"/>
      </w:pPr>
      <w:r>
        <w:rPr>
          <w:rStyle w:val="FootnoteReference"/>
        </w:rPr>
        <w:footnoteRef/>
      </w:r>
      <w:r>
        <w:t xml:space="preserve"> Metadata fields, such as EXIF data, are often stripped, or altered (to an extent), by </w:t>
      </w:r>
      <w:r w:rsidR="00727CBD">
        <w:t>platforms</w:t>
      </w:r>
      <w:r>
        <w:t xml:space="preserve"> and editing tools</w:t>
      </w:r>
      <w:r w:rsidR="009731D9">
        <w:t>. As such, their absence is not an obvious sign of AI-synthetic media.</w:t>
      </w:r>
    </w:p>
  </w:footnote>
  <w:footnote w:id="7">
    <w:p w14:paraId="4B7CC343" w14:textId="4A64A691" w:rsidR="00C84E32" w:rsidRDefault="00C84E32">
      <w:pPr>
        <w:pStyle w:val="FootnoteText"/>
      </w:pPr>
      <w:r>
        <w:rPr>
          <w:rStyle w:val="FootnoteReference"/>
        </w:rPr>
        <w:footnoteRef/>
      </w:r>
      <w:r>
        <w:t xml:space="preserve"> During implementation, REST API endpoints will not be implemented with any form of TLS/SSL encryption for reasons of simplicity, performance testing, and temporal constraints. Functionality, of </w:t>
      </w:r>
      <w:r w:rsidR="00CA1828">
        <w:t>this</w:t>
      </w:r>
      <w:r>
        <w:t xml:space="preserve"> kind, may hypothetically be implemented in a future iteration of this mechanism.</w:t>
      </w:r>
    </w:p>
  </w:footnote>
  <w:footnote w:id="8">
    <w:p w14:paraId="735CE0A9" w14:textId="49ECADF8" w:rsidR="001A66EA" w:rsidRDefault="001A66EA">
      <w:pPr>
        <w:pStyle w:val="FootnoteText"/>
      </w:pPr>
      <w:r>
        <w:rPr>
          <w:rStyle w:val="FootnoteReference"/>
        </w:rPr>
        <w:footnoteRef/>
      </w:r>
      <w:r>
        <w:t xml:space="preserve"> The 95% rate prescribed represents a target benchmark for evaluating real-world classification efficacy, based on internal performance goals.</w:t>
      </w:r>
      <w:r w:rsidR="00534549">
        <w:t xml:space="preserve"> It must be explicitly stated that it does not reflect an established industry threshold of any form.</w:t>
      </w:r>
    </w:p>
  </w:footnote>
  <w:footnote w:id="9">
    <w:p w14:paraId="79D70FEA" w14:textId="220AA892" w:rsidR="009D3DF3" w:rsidRDefault="009D3DF3">
      <w:pPr>
        <w:pStyle w:val="FootnoteText"/>
      </w:pPr>
      <w:r>
        <w:rPr>
          <w:rStyle w:val="FootnoteReference"/>
        </w:rPr>
        <w:footnoteRef/>
      </w:r>
      <w:r>
        <w:t xml:space="preserve"> “GitHub”</w:t>
      </w:r>
      <w:r w:rsidR="0026082B">
        <w:t xml:space="preserve"> is a “cloud-based platform </w:t>
      </w:r>
      <w:r w:rsidR="005B744E">
        <w:t>where” uses can “store, share, and work together with others to write code”</w:t>
      </w:r>
      <w:r w:rsidR="00950523">
        <w:t xml:space="preserve"> </w:t>
      </w:r>
      <w:r w:rsidR="00950523">
        <w:fldChar w:fldCharType="begin"/>
      </w:r>
      <w:r w:rsidR="00950523">
        <w:instrText xml:space="preserve"> ADDIN ZOTERO_ITEM CSL_CITATION {"citationID":"2BaO8jrd","properties":{"formattedCitation":"(About GitHub and Git, n.d.)","plainCitation":"(About GitHub and Git, n.d.)","noteIndex":10},"citationItems":[{"id":183,"uris":["http://zotero.org/users/16707351/items/FDWUDGMM"],"itemData":{"id":183,"type":"webpage","abstract":"You can use GitHub and Git to collaborate on work.","container-title":"GitHub Docs","language":"en","title":"About GitHub and Git","URL":"https://docs-internal.github.com/en/get-started/start-your-journey/about-github-and-git","accessed":{"date-parts":[["2025",8,8]]}}}],"schema":"https://github.com/citation-style-language/schema/raw/master/csl-citation.json"} </w:instrText>
      </w:r>
      <w:r w:rsidR="00950523">
        <w:fldChar w:fldCharType="separate"/>
      </w:r>
      <w:r w:rsidR="00950523">
        <w:rPr>
          <w:noProof/>
        </w:rPr>
        <w:t>(About GitHub and Git, n.d.)</w:t>
      </w:r>
      <w:r w:rsidR="00950523">
        <w:fldChar w:fldCharType="end"/>
      </w:r>
      <w:r w:rsidR="005B744E">
        <w:t>.</w:t>
      </w:r>
      <w:r w:rsidR="004B40EB">
        <w:t xml:space="preserve"> It stores “repositories”, with forum pages that users can contribute their work to via the “Git” protoc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840B0"/>
    <w:multiLevelType w:val="hybridMultilevel"/>
    <w:tmpl w:val="09D475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C31443"/>
    <w:multiLevelType w:val="hybridMultilevel"/>
    <w:tmpl w:val="8EC4A2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B66728"/>
    <w:multiLevelType w:val="hybridMultilevel"/>
    <w:tmpl w:val="F2DC9982"/>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A402E8F"/>
    <w:multiLevelType w:val="hybridMultilevel"/>
    <w:tmpl w:val="9D266B40"/>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333AB2"/>
    <w:multiLevelType w:val="hybridMultilevel"/>
    <w:tmpl w:val="D6E0E460"/>
    <w:lvl w:ilvl="0" w:tplc="B51A2056">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367810"/>
    <w:multiLevelType w:val="hybridMultilevel"/>
    <w:tmpl w:val="81C03602"/>
    <w:lvl w:ilvl="0" w:tplc="7FD80176">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7D5549"/>
    <w:multiLevelType w:val="hybridMultilevel"/>
    <w:tmpl w:val="297A75B6"/>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180FA3"/>
    <w:multiLevelType w:val="hybridMultilevel"/>
    <w:tmpl w:val="A7224210"/>
    <w:lvl w:ilvl="0" w:tplc="55343D86">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C1597B"/>
    <w:multiLevelType w:val="multilevel"/>
    <w:tmpl w:val="8414825A"/>
    <w:lvl w:ilvl="0">
      <w:start w:val="1"/>
      <w:numFmt w:val="decimal"/>
      <w:lvlText w:val="%1."/>
      <w:lvlJc w:val="left"/>
      <w:pPr>
        <w:ind w:left="720" w:hanging="360"/>
      </w:pPr>
      <w:rPr>
        <w:rFonts w:hint="default"/>
        <w:b w:val="0"/>
      </w:rPr>
    </w:lvl>
    <w:lvl w:ilvl="1">
      <w:start w:val="2"/>
      <w:numFmt w:val="decimal"/>
      <w:isLgl/>
      <w:lvlText w:val="%1.%2"/>
      <w:lvlJc w:val="left"/>
      <w:pPr>
        <w:ind w:left="1020" w:hanging="66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DAB1AB7"/>
    <w:multiLevelType w:val="hybridMultilevel"/>
    <w:tmpl w:val="E1AC2E14"/>
    <w:lvl w:ilvl="0" w:tplc="7638DC88">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408D2C22"/>
    <w:multiLevelType w:val="hybridMultilevel"/>
    <w:tmpl w:val="F6E8E160"/>
    <w:lvl w:ilvl="0" w:tplc="690C71B6">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620945"/>
    <w:multiLevelType w:val="hybridMultilevel"/>
    <w:tmpl w:val="1ABA9D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5B56B96"/>
    <w:multiLevelType w:val="hybridMultilevel"/>
    <w:tmpl w:val="A0BCD76A"/>
    <w:lvl w:ilvl="0" w:tplc="0D0CDDE2">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61481D"/>
    <w:multiLevelType w:val="hybridMultilevel"/>
    <w:tmpl w:val="1CF65170"/>
    <w:lvl w:ilvl="0" w:tplc="3EFCC286">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D06111"/>
    <w:multiLevelType w:val="hybridMultilevel"/>
    <w:tmpl w:val="7AE054C2"/>
    <w:lvl w:ilvl="0" w:tplc="5B485918">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D9C1E02"/>
    <w:multiLevelType w:val="multilevel"/>
    <w:tmpl w:val="35B2364E"/>
    <w:lvl w:ilvl="0">
      <w:start w:val="1"/>
      <w:numFmt w:val="decimal"/>
      <w:lvlText w:val="%1."/>
      <w:lvlJc w:val="left"/>
      <w:pPr>
        <w:ind w:left="720" w:hanging="360"/>
      </w:pPr>
      <w:rPr>
        <w:rFonts w:hint="default"/>
      </w:rPr>
    </w:lvl>
    <w:lvl w:ilvl="1">
      <w:start w:val="2"/>
      <w:numFmt w:val="decimal"/>
      <w:isLgl/>
      <w:lvlText w:val="%1.%2"/>
      <w:lvlJc w:val="left"/>
      <w:pPr>
        <w:ind w:left="920" w:hanging="5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DAF6E4E"/>
    <w:multiLevelType w:val="hybridMultilevel"/>
    <w:tmpl w:val="D18EEEEC"/>
    <w:lvl w:ilvl="0" w:tplc="00E82856">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45581F"/>
    <w:multiLevelType w:val="hybridMultilevel"/>
    <w:tmpl w:val="401E0F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4A5650"/>
    <w:multiLevelType w:val="multilevel"/>
    <w:tmpl w:val="E70A2076"/>
    <w:lvl w:ilvl="0">
      <w:start w:val="1"/>
      <w:numFmt w:val="decimal"/>
      <w:lvlText w:val="%1."/>
      <w:lvlJc w:val="left"/>
      <w:pPr>
        <w:ind w:left="720" w:hanging="360"/>
      </w:pPr>
      <w:rPr>
        <w:rFonts w:hint="default"/>
      </w:rPr>
    </w:lvl>
    <w:lvl w:ilvl="1">
      <w:start w:val="2"/>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AE311F1"/>
    <w:multiLevelType w:val="hybridMultilevel"/>
    <w:tmpl w:val="4F82A204"/>
    <w:lvl w:ilvl="0" w:tplc="B5122060">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B4B207A"/>
    <w:multiLevelType w:val="hybridMultilevel"/>
    <w:tmpl w:val="6882C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56314C"/>
    <w:multiLevelType w:val="hybridMultilevel"/>
    <w:tmpl w:val="5E7E960A"/>
    <w:lvl w:ilvl="0" w:tplc="6B948A62">
      <w:start w:val="4"/>
      <w:numFmt w:val="bullet"/>
      <w:lvlText w:val="-"/>
      <w:lvlJc w:val="left"/>
      <w:pPr>
        <w:ind w:left="720" w:hanging="360"/>
      </w:pPr>
      <w:rPr>
        <w:rFonts w:ascii="Arial" w:eastAsia="Times New Roman" w:hAnsi="Arial" w:cs="Arial" w:hint="default"/>
        <w:b w:val="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13A32E8"/>
    <w:multiLevelType w:val="hybridMultilevel"/>
    <w:tmpl w:val="983CE426"/>
    <w:lvl w:ilvl="0" w:tplc="57326F9E">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7D63E16"/>
    <w:multiLevelType w:val="hybridMultilevel"/>
    <w:tmpl w:val="B044AB68"/>
    <w:lvl w:ilvl="0" w:tplc="9B904ABE">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A9B7AFC"/>
    <w:multiLevelType w:val="hybridMultilevel"/>
    <w:tmpl w:val="7FF429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DC489E"/>
    <w:multiLevelType w:val="hybridMultilevel"/>
    <w:tmpl w:val="4F2EF150"/>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B1B2F61"/>
    <w:multiLevelType w:val="multilevel"/>
    <w:tmpl w:val="A77E1B58"/>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B93346C"/>
    <w:multiLevelType w:val="hybridMultilevel"/>
    <w:tmpl w:val="AFC229DE"/>
    <w:lvl w:ilvl="0" w:tplc="8988AC0A">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F47338B"/>
    <w:multiLevelType w:val="hybridMultilevel"/>
    <w:tmpl w:val="9F6C74CA"/>
    <w:lvl w:ilvl="0" w:tplc="9CB0AF46">
      <w:start w:val="4"/>
      <w:numFmt w:val="bullet"/>
      <w:lvlText w:val="-"/>
      <w:lvlJc w:val="left"/>
      <w:pPr>
        <w:ind w:left="720" w:hanging="360"/>
      </w:pPr>
      <w:rPr>
        <w:rFonts w:ascii="Arial" w:eastAsia="Times New Roman" w:hAnsi="Arial" w:cs="Arial" w:hint="default"/>
        <w:b w:val="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6178C4"/>
    <w:multiLevelType w:val="hybridMultilevel"/>
    <w:tmpl w:val="19A2A7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4A46C4"/>
    <w:multiLevelType w:val="hybridMultilevel"/>
    <w:tmpl w:val="C6647ADE"/>
    <w:lvl w:ilvl="0" w:tplc="BB821B68">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59B1F30"/>
    <w:multiLevelType w:val="hybridMultilevel"/>
    <w:tmpl w:val="70E0C7E6"/>
    <w:lvl w:ilvl="0" w:tplc="2BD4E700">
      <w:start w:val="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34464818">
    <w:abstractNumId w:val="0"/>
  </w:num>
  <w:num w:numId="2" w16cid:durableId="668798828">
    <w:abstractNumId w:val="1"/>
  </w:num>
  <w:num w:numId="3" w16cid:durableId="1372341298">
    <w:abstractNumId w:val="2"/>
  </w:num>
  <w:num w:numId="4" w16cid:durableId="1197811053">
    <w:abstractNumId w:val="11"/>
  </w:num>
  <w:num w:numId="5" w16cid:durableId="1433472221">
    <w:abstractNumId w:val="20"/>
  </w:num>
  <w:num w:numId="6" w16cid:durableId="1062021236">
    <w:abstractNumId w:val="22"/>
  </w:num>
  <w:num w:numId="7" w16cid:durableId="574782148">
    <w:abstractNumId w:val="31"/>
  </w:num>
  <w:num w:numId="8" w16cid:durableId="490680187">
    <w:abstractNumId w:val="23"/>
  </w:num>
  <w:num w:numId="9" w16cid:durableId="261687978">
    <w:abstractNumId w:val="28"/>
  </w:num>
  <w:num w:numId="10" w16cid:durableId="512190945">
    <w:abstractNumId w:val="21"/>
  </w:num>
  <w:num w:numId="11" w16cid:durableId="828639636">
    <w:abstractNumId w:val="10"/>
  </w:num>
  <w:num w:numId="12" w16cid:durableId="90518276">
    <w:abstractNumId w:val="30"/>
  </w:num>
  <w:num w:numId="13" w16cid:durableId="1984188525">
    <w:abstractNumId w:val="13"/>
  </w:num>
  <w:num w:numId="14" w16cid:durableId="1908489235">
    <w:abstractNumId w:val="19"/>
  </w:num>
  <w:num w:numId="15" w16cid:durableId="2326263">
    <w:abstractNumId w:val="7"/>
  </w:num>
  <w:num w:numId="16" w16cid:durableId="325286346">
    <w:abstractNumId w:val="12"/>
  </w:num>
  <w:num w:numId="17" w16cid:durableId="1051687254">
    <w:abstractNumId w:val="14"/>
  </w:num>
  <w:num w:numId="18" w16cid:durableId="582955209">
    <w:abstractNumId w:val="4"/>
  </w:num>
  <w:num w:numId="19" w16cid:durableId="1223831656">
    <w:abstractNumId w:val="27"/>
  </w:num>
  <w:num w:numId="20" w16cid:durableId="70935740">
    <w:abstractNumId w:val="5"/>
  </w:num>
  <w:num w:numId="21" w16cid:durableId="746459503">
    <w:abstractNumId w:val="16"/>
  </w:num>
  <w:num w:numId="22" w16cid:durableId="751005023">
    <w:abstractNumId w:val="6"/>
  </w:num>
  <w:num w:numId="23" w16cid:durableId="575434166">
    <w:abstractNumId w:val="24"/>
  </w:num>
  <w:num w:numId="24" w16cid:durableId="659038155">
    <w:abstractNumId w:val="15"/>
  </w:num>
  <w:num w:numId="25" w16cid:durableId="1665358057">
    <w:abstractNumId w:val="17"/>
  </w:num>
  <w:num w:numId="26" w16cid:durableId="1881702145">
    <w:abstractNumId w:val="26"/>
  </w:num>
  <w:num w:numId="27" w16cid:durableId="171727269">
    <w:abstractNumId w:val="3"/>
  </w:num>
  <w:num w:numId="28" w16cid:durableId="913244377">
    <w:abstractNumId w:val="25"/>
  </w:num>
  <w:num w:numId="29" w16cid:durableId="2101372214">
    <w:abstractNumId w:val="8"/>
  </w:num>
  <w:num w:numId="30" w16cid:durableId="450440413">
    <w:abstractNumId w:val="18"/>
  </w:num>
  <w:num w:numId="31" w16cid:durableId="382871581">
    <w:abstractNumId w:val="29"/>
  </w:num>
  <w:num w:numId="32" w16cid:durableId="17483358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182"/>
    <w:rsid w:val="00003058"/>
    <w:rsid w:val="00003865"/>
    <w:rsid w:val="00003AF6"/>
    <w:rsid w:val="00003FA4"/>
    <w:rsid w:val="0000570F"/>
    <w:rsid w:val="00005BEE"/>
    <w:rsid w:val="000062E5"/>
    <w:rsid w:val="0000636A"/>
    <w:rsid w:val="0000650F"/>
    <w:rsid w:val="00006959"/>
    <w:rsid w:val="000076D9"/>
    <w:rsid w:val="000102BA"/>
    <w:rsid w:val="00012DB0"/>
    <w:rsid w:val="00014DD0"/>
    <w:rsid w:val="00015102"/>
    <w:rsid w:val="00017418"/>
    <w:rsid w:val="000177B5"/>
    <w:rsid w:val="000205BB"/>
    <w:rsid w:val="00020FC5"/>
    <w:rsid w:val="0002326C"/>
    <w:rsid w:val="0002486F"/>
    <w:rsid w:val="00024CCA"/>
    <w:rsid w:val="00024F03"/>
    <w:rsid w:val="00027755"/>
    <w:rsid w:val="00030C89"/>
    <w:rsid w:val="00031DEC"/>
    <w:rsid w:val="000349FB"/>
    <w:rsid w:val="000354BE"/>
    <w:rsid w:val="000355A3"/>
    <w:rsid w:val="00036B10"/>
    <w:rsid w:val="00037C3A"/>
    <w:rsid w:val="00037C4B"/>
    <w:rsid w:val="00041CE8"/>
    <w:rsid w:val="00042485"/>
    <w:rsid w:val="00042898"/>
    <w:rsid w:val="00042BE8"/>
    <w:rsid w:val="0004317D"/>
    <w:rsid w:val="00046C9D"/>
    <w:rsid w:val="00050DB9"/>
    <w:rsid w:val="00050FE5"/>
    <w:rsid w:val="000533CC"/>
    <w:rsid w:val="000551C6"/>
    <w:rsid w:val="00055207"/>
    <w:rsid w:val="0005534D"/>
    <w:rsid w:val="000563C3"/>
    <w:rsid w:val="00056EB4"/>
    <w:rsid w:val="00062D16"/>
    <w:rsid w:val="00063EE2"/>
    <w:rsid w:val="00064B0C"/>
    <w:rsid w:val="00065F34"/>
    <w:rsid w:val="00066C60"/>
    <w:rsid w:val="0006785F"/>
    <w:rsid w:val="00067EDA"/>
    <w:rsid w:val="00070ED0"/>
    <w:rsid w:val="00071647"/>
    <w:rsid w:val="00072531"/>
    <w:rsid w:val="000729A3"/>
    <w:rsid w:val="00072C34"/>
    <w:rsid w:val="00073CC1"/>
    <w:rsid w:val="00075FE1"/>
    <w:rsid w:val="00080339"/>
    <w:rsid w:val="00084174"/>
    <w:rsid w:val="00085292"/>
    <w:rsid w:val="00087258"/>
    <w:rsid w:val="000878A5"/>
    <w:rsid w:val="000904A4"/>
    <w:rsid w:val="00090BAB"/>
    <w:rsid w:val="000922F6"/>
    <w:rsid w:val="000940F8"/>
    <w:rsid w:val="00094682"/>
    <w:rsid w:val="0009510D"/>
    <w:rsid w:val="000954BC"/>
    <w:rsid w:val="000954DE"/>
    <w:rsid w:val="000966ED"/>
    <w:rsid w:val="000A0846"/>
    <w:rsid w:val="000A0D1C"/>
    <w:rsid w:val="000A1099"/>
    <w:rsid w:val="000A1466"/>
    <w:rsid w:val="000A1AE2"/>
    <w:rsid w:val="000A3330"/>
    <w:rsid w:val="000A3917"/>
    <w:rsid w:val="000A3B67"/>
    <w:rsid w:val="000A3CD8"/>
    <w:rsid w:val="000A44D7"/>
    <w:rsid w:val="000A466E"/>
    <w:rsid w:val="000A6E23"/>
    <w:rsid w:val="000B01EF"/>
    <w:rsid w:val="000B0EA0"/>
    <w:rsid w:val="000B215C"/>
    <w:rsid w:val="000B76A1"/>
    <w:rsid w:val="000B7907"/>
    <w:rsid w:val="000B7DBD"/>
    <w:rsid w:val="000C0485"/>
    <w:rsid w:val="000C0BCA"/>
    <w:rsid w:val="000C2BA5"/>
    <w:rsid w:val="000C34C2"/>
    <w:rsid w:val="000C3889"/>
    <w:rsid w:val="000C57B8"/>
    <w:rsid w:val="000D59EF"/>
    <w:rsid w:val="000D6A7C"/>
    <w:rsid w:val="000E1144"/>
    <w:rsid w:val="000E1389"/>
    <w:rsid w:val="000E2AB9"/>
    <w:rsid w:val="000F04D4"/>
    <w:rsid w:val="000F09F2"/>
    <w:rsid w:val="000F0F48"/>
    <w:rsid w:val="000F12F2"/>
    <w:rsid w:val="000F1DE7"/>
    <w:rsid w:val="000F2199"/>
    <w:rsid w:val="000F5BF3"/>
    <w:rsid w:val="000F63ED"/>
    <w:rsid w:val="000F64BA"/>
    <w:rsid w:val="00100430"/>
    <w:rsid w:val="0010153B"/>
    <w:rsid w:val="00101E14"/>
    <w:rsid w:val="00102299"/>
    <w:rsid w:val="00102F67"/>
    <w:rsid w:val="0010312D"/>
    <w:rsid w:val="00103EF4"/>
    <w:rsid w:val="00104247"/>
    <w:rsid w:val="00104CE0"/>
    <w:rsid w:val="001056A7"/>
    <w:rsid w:val="001059B6"/>
    <w:rsid w:val="00106A62"/>
    <w:rsid w:val="00106E84"/>
    <w:rsid w:val="00110CF3"/>
    <w:rsid w:val="001133F6"/>
    <w:rsid w:val="00113FEE"/>
    <w:rsid w:val="00115066"/>
    <w:rsid w:val="001157D9"/>
    <w:rsid w:val="00115989"/>
    <w:rsid w:val="00115CD0"/>
    <w:rsid w:val="00116BC7"/>
    <w:rsid w:val="0011739A"/>
    <w:rsid w:val="0012126C"/>
    <w:rsid w:val="00121421"/>
    <w:rsid w:val="00124F55"/>
    <w:rsid w:val="00125DB9"/>
    <w:rsid w:val="00127E92"/>
    <w:rsid w:val="00130E3F"/>
    <w:rsid w:val="00130E8A"/>
    <w:rsid w:val="00133238"/>
    <w:rsid w:val="00133921"/>
    <w:rsid w:val="00133CB9"/>
    <w:rsid w:val="00134138"/>
    <w:rsid w:val="00134F6F"/>
    <w:rsid w:val="001410F4"/>
    <w:rsid w:val="00142768"/>
    <w:rsid w:val="00144E66"/>
    <w:rsid w:val="00146BCD"/>
    <w:rsid w:val="00150EAD"/>
    <w:rsid w:val="001533C8"/>
    <w:rsid w:val="001533CB"/>
    <w:rsid w:val="0015543A"/>
    <w:rsid w:val="00157500"/>
    <w:rsid w:val="00160D77"/>
    <w:rsid w:val="00161032"/>
    <w:rsid w:val="00164AC1"/>
    <w:rsid w:val="00164D03"/>
    <w:rsid w:val="001652D0"/>
    <w:rsid w:val="00165AE5"/>
    <w:rsid w:val="00166F4D"/>
    <w:rsid w:val="00170BBA"/>
    <w:rsid w:val="00171492"/>
    <w:rsid w:val="00171C9E"/>
    <w:rsid w:val="00176459"/>
    <w:rsid w:val="001766DE"/>
    <w:rsid w:val="0017706C"/>
    <w:rsid w:val="001778E0"/>
    <w:rsid w:val="00177C6F"/>
    <w:rsid w:val="00181EFD"/>
    <w:rsid w:val="0018351E"/>
    <w:rsid w:val="001838BB"/>
    <w:rsid w:val="00186742"/>
    <w:rsid w:val="00186CB2"/>
    <w:rsid w:val="001879C7"/>
    <w:rsid w:val="00187D5B"/>
    <w:rsid w:val="0019068C"/>
    <w:rsid w:val="0019272F"/>
    <w:rsid w:val="00193080"/>
    <w:rsid w:val="001952C8"/>
    <w:rsid w:val="0019638D"/>
    <w:rsid w:val="00197091"/>
    <w:rsid w:val="00197092"/>
    <w:rsid w:val="001971E5"/>
    <w:rsid w:val="001972DF"/>
    <w:rsid w:val="001A036B"/>
    <w:rsid w:val="001A0E73"/>
    <w:rsid w:val="001A11C8"/>
    <w:rsid w:val="001A2DAA"/>
    <w:rsid w:val="001A348A"/>
    <w:rsid w:val="001A4114"/>
    <w:rsid w:val="001A4D0F"/>
    <w:rsid w:val="001A4FCF"/>
    <w:rsid w:val="001A5EC5"/>
    <w:rsid w:val="001A66EA"/>
    <w:rsid w:val="001A7331"/>
    <w:rsid w:val="001A7381"/>
    <w:rsid w:val="001B44B2"/>
    <w:rsid w:val="001B6DFC"/>
    <w:rsid w:val="001B7627"/>
    <w:rsid w:val="001C05B6"/>
    <w:rsid w:val="001C09FB"/>
    <w:rsid w:val="001C2A58"/>
    <w:rsid w:val="001C2B4C"/>
    <w:rsid w:val="001C63C2"/>
    <w:rsid w:val="001C7BB9"/>
    <w:rsid w:val="001D002F"/>
    <w:rsid w:val="001D138C"/>
    <w:rsid w:val="001D31B9"/>
    <w:rsid w:val="001D484E"/>
    <w:rsid w:val="001D496C"/>
    <w:rsid w:val="001D585A"/>
    <w:rsid w:val="001D5D45"/>
    <w:rsid w:val="001D74E3"/>
    <w:rsid w:val="001E0EED"/>
    <w:rsid w:val="001E3E22"/>
    <w:rsid w:val="001E4857"/>
    <w:rsid w:val="001E57BE"/>
    <w:rsid w:val="001F395F"/>
    <w:rsid w:val="001F443E"/>
    <w:rsid w:val="001F5D16"/>
    <w:rsid w:val="001F6304"/>
    <w:rsid w:val="001F7B57"/>
    <w:rsid w:val="00200E6D"/>
    <w:rsid w:val="00201C9C"/>
    <w:rsid w:val="00201DC3"/>
    <w:rsid w:val="00203DDB"/>
    <w:rsid w:val="00205A0E"/>
    <w:rsid w:val="00205A5F"/>
    <w:rsid w:val="00206D31"/>
    <w:rsid w:val="00210654"/>
    <w:rsid w:val="00210A0F"/>
    <w:rsid w:val="00210BBB"/>
    <w:rsid w:val="00213459"/>
    <w:rsid w:val="00213603"/>
    <w:rsid w:val="00215293"/>
    <w:rsid w:val="00215984"/>
    <w:rsid w:val="00216D0F"/>
    <w:rsid w:val="0021757F"/>
    <w:rsid w:val="00217B7E"/>
    <w:rsid w:val="00217E28"/>
    <w:rsid w:val="0022028B"/>
    <w:rsid w:val="00222DFA"/>
    <w:rsid w:val="0022403C"/>
    <w:rsid w:val="00224DA4"/>
    <w:rsid w:val="002267B9"/>
    <w:rsid w:val="00226AF9"/>
    <w:rsid w:val="00227849"/>
    <w:rsid w:val="00227A99"/>
    <w:rsid w:val="00230B86"/>
    <w:rsid w:val="00231D6A"/>
    <w:rsid w:val="002321CD"/>
    <w:rsid w:val="00232B12"/>
    <w:rsid w:val="00233B8D"/>
    <w:rsid w:val="00236E6A"/>
    <w:rsid w:val="00237581"/>
    <w:rsid w:val="00240590"/>
    <w:rsid w:val="00243134"/>
    <w:rsid w:val="002451F7"/>
    <w:rsid w:val="00247213"/>
    <w:rsid w:val="0025214E"/>
    <w:rsid w:val="002535B8"/>
    <w:rsid w:val="0025374D"/>
    <w:rsid w:val="00253D14"/>
    <w:rsid w:val="00254338"/>
    <w:rsid w:val="002546FD"/>
    <w:rsid w:val="00254A14"/>
    <w:rsid w:val="002578B9"/>
    <w:rsid w:val="00257D1B"/>
    <w:rsid w:val="00257D76"/>
    <w:rsid w:val="0026021F"/>
    <w:rsid w:val="0026082B"/>
    <w:rsid w:val="002630EB"/>
    <w:rsid w:val="00263AC6"/>
    <w:rsid w:val="00266A62"/>
    <w:rsid w:val="002721EF"/>
    <w:rsid w:val="00272744"/>
    <w:rsid w:val="00273187"/>
    <w:rsid w:val="00274939"/>
    <w:rsid w:val="002750D6"/>
    <w:rsid w:val="0027598A"/>
    <w:rsid w:val="002763AA"/>
    <w:rsid w:val="00276A23"/>
    <w:rsid w:val="00276C39"/>
    <w:rsid w:val="0027705B"/>
    <w:rsid w:val="00280B9D"/>
    <w:rsid w:val="00280E0D"/>
    <w:rsid w:val="00281143"/>
    <w:rsid w:val="00281686"/>
    <w:rsid w:val="002821EE"/>
    <w:rsid w:val="00285898"/>
    <w:rsid w:val="002902A1"/>
    <w:rsid w:val="0029053F"/>
    <w:rsid w:val="00291482"/>
    <w:rsid w:val="00292A59"/>
    <w:rsid w:val="00293491"/>
    <w:rsid w:val="002947EC"/>
    <w:rsid w:val="00295FB6"/>
    <w:rsid w:val="00297E5E"/>
    <w:rsid w:val="002A0D31"/>
    <w:rsid w:val="002A1401"/>
    <w:rsid w:val="002A1F83"/>
    <w:rsid w:val="002A3889"/>
    <w:rsid w:val="002A399A"/>
    <w:rsid w:val="002A5C29"/>
    <w:rsid w:val="002B01DC"/>
    <w:rsid w:val="002B4788"/>
    <w:rsid w:val="002B4B7C"/>
    <w:rsid w:val="002B5CC0"/>
    <w:rsid w:val="002B7F06"/>
    <w:rsid w:val="002C2182"/>
    <w:rsid w:val="002C27C1"/>
    <w:rsid w:val="002C4F2D"/>
    <w:rsid w:val="002C5C0F"/>
    <w:rsid w:val="002C66FB"/>
    <w:rsid w:val="002C7048"/>
    <w:rsid w:val="002C7150"/>
    <w:rsid w:val="002D00AE"/>
    <w:rsid w:val="002D5929"/>
    <w:rsid w:val="002D786B"/>
    <w:rsid w:val="002D7C86"/>
    <w:rsid w:val="002E1063"/>
    <w:rsid w:val="002E10C5"/>
    <w:rsid w:val="002F1D36"/>
    <w:rsid w:val="002F22DF"/>
    <w:rsid w:val="002F4BB6"/>
    <w:rsid w:val="002F5747"/>
    <w:rsid w:val="00302DB3"/>
    <w:rsid w:val="0030501B"/>
    <w:rsid w:val="00305B58"/>
    <w:rsid w:val="00305B5B"/>
    <w:rsid w:val="00306132"/>
    <w:rsid w:val="00306409"/>
    <w:rsid w:val="00306460"/>
    <w:rsid w:val="003106C0"/>
    <w:rsid w:val="00311B74"/>
    <w:rsid w:val="00312B21"/>
    <w:rsid w:val="00312FE9"/>
    <w:rsid w:val="003134F0"/>
    <w:rsid w:val="00313A01"/>
    <w:rsid w:val="00316B63"/>
    <w:rsid w:val="003203E8"/>
    <w:rsid w:val="003204AD"/>
    <w:rsid w:val="00320FDB"/>
    <w:rsid w:val="00322547"/>
    <w:rsid w:val="00322B96"/>
    <w:rsid w:val="00324233"/>
    <w:rsid w:val="003242B2"/>
    <w:rsid w:val="00325E1A"/>
    <w:rsid w:val="003301E1"/>
    <w:rsid w:val="00330B91"/>
    <w:rsid w:val="00330F43"/>
    <w:rsid w:val="003314BA"/>
    <w:rsid w:val="00331C5E"/>
    <w:rsid w:val="00332A01"/>
    <w:rsid w:val="003335C2"/>
    <w:rsid w:val="003348AC"/>
    <w:rsid w:val="003356E0"/>
    <w:rsid w:val="00336DF4"/>
    <w:rsid w:val="003456CD"/>
    <w:rsid w:val="00345F82"/>
    <w:rsid w:val="00346690"/>
    <w:rsid w:val="00346EB2"/>
    <w:rsid w:val="00351DC7"/>
    <w:rsid w:val="0035248B"/>
    <w:rsid w:val="00352E65"/>
    <w:rsid w:val="00354177"/>
    <w:rsid w:val="00354D4B"/>
    <w:rsid w:val="00355AEB"/>
    <w:rsid w:val="0036202B"/>
    <w:rsid w:val="003627AC"/>
    <w:rsid w:val="00362BF2"/>
    <w:rsid w:val="00362E08"/>
    <w:rsid w:val="00363071"/>
    <w:rsid w:val="00363CF4"/>
    <w:rsid w:val="0036471F"/>
    <w:rsid w:val="0037225E"/>
    <w:rsid w:val="003728B1"/>
    <w:rsid w:val="003728DA"/>
    <w:rsid w:val="003750C4"/>
    <w:rsid w:val="00375ABF"/>
    <w:rsid w:val="00375F53"/>
    <w:rsid w:val="00376840"/>
    <w:rsid w:val="00381400"/>
    <w:rsid w:val="00381DFB"/>
    <w:rsid w:val="00382B63"/>
    <w:rsid w:val="00382BEE"/>
    <w:rsid w:val="00382C42"/>
    <w:rsid w:val="00382E46"/>
    <w:rsid w:val="00382F11"/>
    <w:rsid w:val="00384560"/>
    <w:rsid w:val="003849AA"/>
    <w:rsid w:val="0038632F"/>
    <w:rsid w:val="00386EBA"/>
    <w:rsid w:val="00387958"/>
    <w:rsid w:val="00390930"/>
    <w:rsid w:val="00390C39"/>
    <w:rsid w:val="003914E4"/>
    <w:rsid w:val="00391522"/>
    <w:rsid w:val="003924C7"/>
    <w:rsid w:val="0039358F"/>
    <w:rsid w:val="00395DD5"/>
    <w:rsid w:val="003A1B20"/>
    <w:rsid w:val="003A3B52"/>
    <w:rsid w:val="003A42B7"/>
    <w:rsid w:val="003A6B6F"/>
    <w:rsid w:val="003A7A41"/>
    <w:rsid w:val="003B1DFE"/>
    <w:rsid w:val="003B3545"/>
    <w:rsid w:val="003B3BE2"/>
    <w:rsid w:val="003B414F"/>
    <w:rsid w:val="003B4CA9"/>
    <w:rsid w:val="003B4ED5"/>
    <w:rsid w:val="003B5153"/>
    <w:rsid w:val="003B68FC"/>
    <w:rsid w:val="003B7905"/>
    <w:rsid w:val="003B7EFF"/>
    <w:rsid w:val="003C1DCE"/>
    <w:rsid w:val="003C2287"/>
    <w:rsid w:val="003C2A9A"/>
    <w:rsid w:val="003C4626"/>
    <w:rsid w:val="003D160B"/>
    <w:rsid w:val="003D21EB"/>
    <w:rsid w:val="003D56B9"/>
    <w:rsid w:val="003D6E57"/>
    <w:rsid w:val="003D7848"/>
    <w:rsid w:val="003E0447"/>
    <w:rsid w:val="003E227A"/>
    <w:rsid w:val="003E24E0"/>
    <w:rsid w:val="003E2647"/>
    <w:rsid w:val="003E2E54"/>
    <w:rsid w:val="003E4054"/>
    <w:rsid w:val="003F04AF"/>
    <w:rsid w:val="003F060C"/>
    <w:rsid w:val="003F0D0B"/>
    <w:rsid w:val="003F34A0"/>
    <w:rsid w:val="003F53F0"/>
    <w:rsid w:val="003F6066"/>
    <w:rsid w:val="003F6DA5"/>
    <w:rsid w:val="003F7EC2"/>
    <w:rsid w:val="00400712"/>
    <w:rsid w:val="004027F3"/>
    <w:rsid w:val="00404ABF"/>
    <w:rsid w:val="00404C92"/>
    <w:rsid w:val="00406D13"/>
    <w:rsid w:val="00406F6D"/>
    <w:rsid w:val="004135F9"/>
    <w:rsid w:val="004148F9"/>
    <w:rsid w:val="00415C8B"/>
    <w:rsid w:val="00416475"/>
    <w:rsid w:val="00416A18"/>
    <w:rsid w:val="00416E4D"/>
    <w:rsid w:val="00417D5D"/>
    <w:rsid w:val="00420124"/>
    <w:rsid w:val="00421BC8"/>
    <w:rsid w:val="00421E16"/>
    <w:rsid w:val="00423B37"/>
    <w:rsid w:val="00425145"/>
    <w:rsid w:val="00430277"/>
    <w:rsid w:val="004303C4"/>
    <w:rsid w:val="004307EF"/>
    <w:rsid w:val="00431461"/>
    <w:rsid w:val="0043483B"/>
    <w:rsid w:val="00434D95"/>
    <w:rsid w:val="00435796"/>
    <w:rsid w:val="00441124"/>
    <w:rsid w:val="00442054"/>
    <w:rsid w:val="00445918"/>
    <w:rsid w:val="00451111"/>
    <w:rsid w:val="0045131E"/>
    <w:rsid w:val="00454CAC"/>
    <w:rsid w:val="0045533F"/>
    <w:rsid w:val="0045538A"/>
    <w:rsid w:val="00456B18"/>
    <w:rsid w:val="00457297"/>
    <w:rsid w:val="0046064B"/>
    <w:rsid w:val="00460C21"/>
    <w:rsid w:val="004614F3"/>
    <w:rsid w:val="0046480E"/>
    <w:rsid w:val="00464E53"/>
    <w:rsid w:val="0046555A"/>
    <w:rsid w:val="004735F6"/>
    <w:rsid w:val="00473875"/>
    <w:rsid w:val="00474F1F"/>
    <w:rsid w:val="00476994"/>
    <w:rsid w:val="00476AE5"/>
    <w:rsid w:val="00476FCC"/>
    <w:rsid w:val="00480784"/>
    <w:rsid w:val="00480D7C"/>
    <w:rsid w:val="00481CE1"/>
    <w:rsid w:val="00482EB7"/>
    <w:rsid w:val="00486F4E"/>
    <w:rsid w:val="00487333"/>
    <w:rsid w:val="00491533"/>
    <w:rsid w:val="0049242F"/>
    <w:rsid w:val="004962D2"/>
    <w:rsid w:val="0049643F"/>
    <w:rsid w:val="00496535"/>
    <w:rsid w:val="004A29C3"/>
    <w:rsid w:val="004A2A12"/>
    <w:rsid w:val="004A3CD1"/>
    <w:rsid w:val="004A6E27"/>
    <w:rsid w:val="004B133D"/>
    <w:rsid w:val="004B17B8"/>
    <w:rsid w:val="004B2462"/>
    <w:rsid w:val="004B3CB7"/>
    <w:rsid w:val="004B40EB"/>
    <w:rsid w:val="004B50C1"/>
    <w:rsid w:val="004B6440"/>
    <w:rsid w:val="004B7CA7"/>
    <w:rsid w:val="004C13C2"/>
    <w:rsid w:val="004C235F"/>
    <w:rsid w:val="004C291D"/>
    <w:rsid w:val="004C2B2A"/>
    <w:rsid w:val="004C363C"/>
    <w:rsid w:val="004C52FE"/>
    <w:rsid w:val="004C5851"/>
    <w:rsid w:val="004C5DBE"/>
    <w:rsid w:val="004C6EFA"/>
    <w:rsid w:val="004D189B"/>
    <w:rsid w:val="004D2C82"/>
    <w:rsid w:val="004D329C"/>
    <w:rsid w:val="004D3752"/>
    <w:rsid w:val="004D4DFE"/>
    <w:rsid w:val="004D6740"/>
    <w:rsid w:val="004D6AC7"/>
    <w:rsid w:val="004D6B7F"/>
    <w:rsid w:val="004D6D7D"/>
    <w:rsid w:val="004E03E2"/>
    <w:rsid w:val="004E1546"/>
    <w:rsid w:val="004E1617"/>
    <w:rsid w:val="004E1935"/>
    <w:rsid w:val="004E25C1"/>
    <w:rsid w:val="004E2F98"/>
    <w:rsid w:val="004E376F"/>
    <w:rsid w:val="004E38A2"/>
    <w:rsid w:val="004E41DE"/>
    <w:rsid w:val="004E42C1"/>
    <w:rsid w:val="004E6D70"/>
    <w:rsid w:val="004E6E1F"/>
    <w:rsid w:val="004F08E3"/>
    <w:rsid w:val="004F2A5E"/>
    <w:rsid w:val="004F2C7B"/>
    <w:rsid w:val="004F2FDC"/>
    <w:rsid w:val="004F4887"/>
    <w:rsid w:val="004F4C96"/>
    <w:rsid w:val="004F598D"/>
    <w:rsid w:val="004F5BAA"/>
    <w:rsid w:val="004F7B8E"/>
    <w:rsid w:val="00501364"/>
    <w:rsid w:val="005019DA"/>
    <w:rsid w:val="0050365C"/>
    <w:rsid w:val="00503D0C"/>
    <w:rsid w:val="00507159"/>
    <w:rsid w:val="0051100E"/>
    <w:rsid w:val="00511F77"/>
    <w:rsid w:val="00512BF2"/>
    <w:rsid w:val="00512F35"/>
    <w:rsid w:val="005179D6"/>
    <w:rsid w:val="00521E27"/>
    <w:rsid w:val="00524DD1"/>
    <w:rsid w:val="00524EC7"/>
    <w:rsid w:val="00525159"/>
    <w:rsid w:val="00527E2D"/>
    <w:rsid w:val="0053041E"/>
    <w:rsid w:val="0053052B"/>
    <w:rsid w:val="00530A09"/>
    <w:rsid w:val="0053320F"/>
    <w:rsid w:val="00534549"/>
    <w:rsid w:val="00534C49"/>
    <w:rsid w:val="00535F19"/>
    <w:rsid w:val="0054243D"/>
    <w:rsid w:val="005433D1"/>
    <w:rsid w:val="0054565B"/>
    <w:rsid w:val="00545990"/>
    <w:rsid w:val="0054698F"/>
    <w:rsid w:val="005470B4"/>
    <w:rsid w:val="00547DAD"/>
    <w:rsid w:val="00550807"/>
    <w:rsid w:val="00555AE6"/>
    <w:rsid w:val="005579FF"/>
    <w:rsid w:val="0056003B"/>
    <w:rsid w:val="00560D8C"/>
    <w:rsid w:val="00561410"/>
    <w:rsid w:val="00563E40"/>
    <w:rsid w:val="005653AF"/>
    <w:rsid w:val="00566A05"/>
    <w:rsid w:val="0057179D"/>
    <w:rsid w:val="00573929"/>
    <w:rsid w:val="00574AD1"/>
    <w:rsid w:val="00576754"/>
    <w:rsid w:val="00577B37"/>
    <w:rsid w:val="0058088F"/>
    <w:rsid w:val="00580DB9"/>
    <w:rsid w:val="00583169"/>
    <w:rsid w:val="0058380A"/>
    <w:rsid w:val="00584CA1"/>
    <w:rsid w:val="005852C1"/>
    <w:rsid w:val="00586A42"/>
    <w:rsid w:val="005873E1"/>
    <w:rsid w:val="00591441"/>
    <w:rsid w:val="005933C8"/>
    <w:rsid w:val="0059751B"/>
    <w:rsid w:val="0059772A"/>
    <w:rsid w:val="005A151C"/>
    <w:rsid w:val="005A2F19"/>
    <w:rsid w:val="005A4BB2"/>
    <w:rsid w:val="005A65C8"/>
    <w:rsid w:val="005A7990"/>
    <w:rsid w:val="005A7F0F"/>
    <w:rsid w:val="005B0A13"/>
    <w:rsid w:val="005B4567"/>
    <w:rsid w:val="005B62E5"/>
    <w:rsid w:val="005B744E"/>
    <w:rsid w:val="005B7577"/>
    <w:rsid w:val="005C2BD8"/>
    <w:rsid w:val="005C50AE"/>
    <w:rsid w:val="005C6313"/>
    <w:rsid w:val="005C737A"/>
    <w:rsid w:val="005D0305"/>
    <w:rsid w:val="005D0881"/>
    <w:rsid w:val="005D175E"/>
    <w:rsid w:val="005D592B"/>
    <w:rsid w:val="005D6BB6"/>
    <w:rsid w:val="005E1304"/>
    <w:rsid w:val="005E368B"/>
    <w:rsid w:val="005E6ABB"/>
    <w:rsid w:val="005F3719"/>
    <w:rsid w:val="005F38C6"/>
    <w:rsid w:val="005F39E0"/>
    <w:rsid w:val="005F42FF"/>
    <w:rsid w:val="005F503E"/>
    <w:rsid w:val="005F5A6B"/>
    <w:rsid w:val="005F61E1"/>
    <w:rsid w:val="005F6AFC"/>
    <w:rsid w:val="005F7C1B"/>
    <w:rsid w:val="0060128C"/>
    <w:rsid w:val="006017EA"/>
    <w:rsid w:val="0060181C"/>
    <w:rsid w:val="00602521"/>
    <w:rsid w:val="006029A9"/>
    <w:rsid w:val="0060331F"/>
    <w:rsid w:val="0060341F"/>
    <w:rsid w:val="00605306"/>
    <w:rsid w:val="00607B37"/>
    <w:rsid w:val="0061015C"/>
    <w:rsid w:val="00611ED4"/>
    <w:rsid w:val="00612922"/>
    <w:rsid w:val="00612DD8"/>
    <w:rsid w:val="006136F7"/>
    <w:rsid w:val="0061387B"/>
    <w:rsid w:val="00616E30"/>
    <w:rsid w:val="00616FC3"/>
    <w:rsid w:val="0061757B"/>
    <w:rsid w:val="006201A7"/>
    <w:rsid w:val="00621174"/>
    <w:rsid w:val="00621D02"/>
    <w:rsid w:val="00625201"/>
    <w:rsid w:val="00625BFD"/>
    <w:rsid w:val="006262FB"/>
    <w:rsid w:val="006266CD"/>
    <w:rsid w:val="00626C78"/>
    <w:rsid w:val="00632C64"/>
    <w:rsid w:val="0063691E"/>
    <w:rsid w:val="00636DFE"/>
    <w:rsid w:val="00636F87"/>
    <w:rsid w:val="006377ED"/>
    <w:rsid w:val="00637943"/>
    <w:rsid w:val="006401D5"/>
    <w:rsid w:val="006406E2"/>
    <w:rsid w:val="00643E29"/>
    <w:rsid w:val="00643F64"/>
    <w:rsid w:val="006443A1"/>
    <w:rsid w:val="00645AE3"/>
    <w:rsid w:val="00647A57"/>
    <w:rsid w:val="00650449"/>
    <w:rsid w:val="00651DE1"/>
    <w:rsid w:val="00652F19"/>
    <w:rsid w:val="006554CB"/>
    <w:rsid w:val="00657D73"/>
    <w:rsid w:val="00660AEB"/>
    <w:rsid w:val="00661547"/>
    <w:rsid w:val="0066225E"/>
    <w:rsid w:val="00662B09"/>
    <w:rsid w:val="00662BC7"/>
    <w:rsid w:val="00664187"/>
    <w:rsid w:val="00664F24"/>
    <w:rsid w:val="00667ECE"/>
    <w:rsid w:val="00670339"/>
    <w:rsid w:val="0067270C"/>
    <w:rsid w:val="00675D70"/>
    <w:rsid w:val="00675FB5"/>
    <w:rsid w:val="00676351"/>
    <w:rsid w:val="0067646C"/>
    <w:rsid w:val="006766D5"/>
    <w:rsid w:val="00676E9D"/>
    <w:rsid w:val="00677DF2"/>
    <w:rsid w:val="00680F99"/>
    <w:rsid w:val="00682945"/>
    <w:rsid w:val="0068315D"/>
    <w:rsid w:val="00683679"/>
    <w:rsid w:val="00683BA1"/>
    <w:rsid w:val="00685FBF"/>
    <w:rsid w:val="006866AC"/>
    <w:rsid w:val="006874BF"/>
    <w:rsid w:val="006874F4"/>
    <w:rsid w:val="00690885"/>
    <w:rsid w:val="006914A0"/>
    <w:rsid w:val="006916F3"/>
    <w:rsid w:val="0069365C"/>
    <w:rsid w:val="00693A04"/>
    <w:rsid w:val="006949EC"/>
    <w:rsid w:val="006A01FB"/>
    <w:rsid w:val="006A132B"/>
    <w:rsid w:val="006A34D2"/>
    <w:rsid w:val="006A3C88"/>
    <w:rsid w:val="006A5095"/>
    <w:rsid w:val="006A6C4E"/>
    <w:rsid w:val="006A749C"/>
    <w:rsid w:val="006A7CF0"/>
    <w:rsid w:val="006B03F4"/>
    <w:rsid w:val="006B0AEB"/>
    <w:rsid w:val="006B1522"/>
    <w:rsid w:val="006B1AF1"/>
    <w:rsid w:val="006B276A"/>
    <w:rsid w:val="006B2D3D"/>
    <w:rsid w:val="006B431E"/>
    <w:rsid w:val="006B536A"/>
    <w:rsid w:val="006B571F"/>
    <w:rsid w:val="006B7D2C"/>
    <w:rsid w:val="006C0ED8"/>
    <w:rsid w:val="006C1126"/>
    <w:rsid w:val="006C2826"/>
    <w:rsid w:val="006C3233"/>
    <w:rsid w:val="006D0776"/>
    <w:rsid w:val="006D14EB"/>
    <w:rsid w:val="006D2A30"/>
    <w:rsid w:val="006D3DED"/>
    <w:rsid w:val="006D4247"/>
    <w:rsid w:val="006D7217"/>
    <w:rsid w:val="006D744D"/>
    <w:rsid w:val="006E24C3"/>
    <w:rsid w:val="006E53CA"/>
    <w:rsid w:val="006E5BC9"/>
    <w:rsid w:val="006E6730"/>
    <w:rsid w:val="006E69E1"/>
    <w:rsid w:val="006E6AA6"/>
    <w:rsid w:val="006F0CF6"/>
    <w:rsid w:val="006F3347"/>
    <w:rsid w:val="006F41BB"/>
    <w:rsid w:val="006F4843"/>
    <w:rsid w:val="006F6034"/>
    <w:rsid w:val="00700B94"/>
    <w:rsid w:val="00704B6B"/>
    <w:rsid w:val="007060D3"/>
    <w:rsid w:val="0070720C"/>
    <w:rsid w:val="00710FC4"/>
    <w:rsid w:val="007115E0"/>
    <w:rsid w:val="007135C7"/>
    <w:rsid w:val="00713890"/>
    <w:rsid w:val="007148FD"/>
    <w:rsid w:val="00716650"/>
    <w:rsid w:val="0071722A"/>
    <w:rsid w:val="00720522"/>
    <w:rsid w:val="00720D2C"/>
    <w:rsid w:val="007228E2"/>
    <w:rsid w:val="0072493B"/>
    <w:rsid w:val="00725DDD"/>
    <w:rsid w:val="007272CF"/>
    <w:rsid w:val="00727CBD"/>
    <w:rsid w:val="0073283D"/>
    <w:rsid w:val="0073357F"/>
    <w:rsid w:val="0073421E"/>
    <w:rsid w:val="00736915"/>
    <w:rsid w:val="007446A4"/>
    <w:rsid w:val="00744829"/>
    <w:rsid w:val="00744B38"/>
    <w:rsid w:val="00744D5B"/>
    <w:rsid w:val="007479C8"/>
    <w:rsid w:val="00752FDB"/>
    <w:rsid w:val="0075393A"/>
    <w:rsid w:val="00755124"/>
    <w:rsid w:val="007556D0"/>
    <w:rsid w:val="007574E3"/>
    <w:rsid w:val="00760135"/>
    <w:rsid w:val="0076078D"/>
    <w:rsid w:val="00760C51"/>
    <w:rsid w:val="00762BF1"/>
    <w:rsid w:val="007675A0"/>
    <w:rsid w:val="00770638"/>
    <w:rsid w:val="00770B50"/>
    <w:rsid w:val="00771FE1"/>
    <w:rsid w:val="007763CB"/>
    <w:rsid w:val="0077769B"/>
    <w:rsid w:val="00782228"/>
    <w:rsid w:val="00783173"/>
    <w:rsid w:val="007831AF"/>
    <w:rsid w:val="0078498B"/>
    <w:rsid w:val="0078643C"/>
    <w:rsid w:val="007908E7"/>
    <w:rsid w:val="0079312B"/>
    <w:rsid w:val="00793B15"/>
    <w:rsid w:val="0079489C"/>
    <w:rsid w:val="00794A8F"/>
    <w:rsid w:val="0079782B"/>
    <w:rsid w:val="007A054A"/>
    <w:rsid w:val="007A06F7"/>
    <w:rsid w:val="007A0D50"/>
    <w:rsid w:val="007A2196"/>
    <w:rsid w:val="007A38DA"/>
    <w:rsid w:val="007A3CAD"/>
    <w:rsid w:val="007A60E0"/>
    <w:rsid w:val="007A6874"/>
    <w:rsid w:val="007A6923"/>
    <w:rsid w:val="007A7CB2"/>
    <w:rsid w:val="007B0FFA"/>
    <w:rsid w:val="007B541E"/>
    <w:rsid w:val="007B64D5"/>
    <w:rsid w:val="007C0C27"/>
    <w:rsid w:val="007C1557"/>
    <w:rsid w:val="007C1790"/>
    <w:rsid w:val="007C34D3"/>
    <w:rsid w:val="007C36AC"/>
    <w:rsid w:val="007C4703"/>
    <w:rsid w:val="007C56E5"/>
    <w:rsid w:val="007D263E"/>
    <w:rsid w:val="007D351F"/>
    <w:rsid w:val="007D3D08"/>
    <w:rsid w:val="007D5A5C"/>
    <w:rsid w:val="007D75B5"/>
    <w:rsid w:val="007E0AD2"/>
    <w:rsid w:val="007E5747"/>
    <w:rsid w:val="007E6C1E"/>
    <w:rsid w:val="007E7140"/>
    <w:rsid w:val="007E782C"/>
    <w:rsid w:val="007F4E78"/>
    <w:rsid w:val="007F7AE7"/>
    <w:rsid w:val="00800F26"/>
    <w:rsid w:val="008018E3"/>
    <w:rsid w:val="008018F6"/>
    <w:rsid w:val="00801FD2"/>
    <w:rsid w:val="00802305"/>
    <w:rsid w:val="0080497C"/>
    <w:rsid w:val="00804DA2"/>
    <w:rsid w:val="00805BDC"/>
    <w:rsid w:val="008070B5"/>
    <w:rsid w:val="008076D5"/>
    <w:rsid w:val="008107FB"/>
    <w:rsid w:val="008113F6"/>
    <w:rsid w:val="0081317F"/>
    <w:rsid w:val="00815409"/>
    <w:rsid w:val="00821DEE"/>
    <w:rsid w:val="00824560"/>
    <w:rsid w:val="00825B41"/>
    <w:rsid w:val="00825EB1"/>
    <w:rsid w:val="00826B2B"/>
    <w:rsid w:val="008273B1"/>
    <w:rsid w:val="008275F9"/>
    <w:rsid w:val="00830349"/>
    <w:rsid w:val="008305F8"/>
    <w:rsid w:val="008323B7"/>
    <w:rsid w:val="00834273"/>
    <w:rsid w:val="00835177"/>
    <w:rsid w:val="008353D5"/>
    <w:rsid w:val="00835A81"/>
    <w:rsid w:val="00836DB0"/>
    <w:rsid w:val="008379D4"/>
    <w:rsid w:val="00840E0A"/>
    <w:rsid w:val="008415EB"/>
    <w:rsid w:val="00841C54"/>
    <w:rsid w:val="008425EC"/>
    <w:rsid w:val="00842B47"/>
    <w:rsid w:val="00843AA5"/>
    <w:rsid w:val="00843E95"/>
    <w:rsid w:val="00846D76"/>
    <w:rsid w:val="00847383"/>
    <w:rsid w:val="008511FD"/>
    <w:rsid w:val="0085125D"/>
    <w:rsid w:val="00851D02"/>
    <w:rsid w:val="008530B7"/>
    <w:rsid w:val="0085400A"/>
    <w:rsid w:val="00854E61"/>
    <w:rsid w:val="008555F7"/>
    <w:rsid w:val="00855BAF"/>
    <w:rsid w:val="00860052"/>
    <w:rsid w:val="0086007E"/>
    <w:rsid w:val="0086018E"/>
    <w:rsid w:val="008616D7"/>
    <w:rsid w:val="0086170F"/>
    <w:rsid w:val="008629C4"/>
    <w:rsid w:val="00864A8D"/>
    <w:rsid w:val="0086626A"/>
    <w:rsid w:val="008671FF"/>
    <w:rsid w:val="00870210"/>
    <w:rsid w:val="00870E4A"/>
    <w:rsid w:val="008744F0"/>
    <w:rsid w:val="008746D3"/>
    <w:rsid w:val="008756E8"/>
    <w:rsid w:val="00877B48"/>
    <w:rsid w:val="0088096F"/>
    <w:rsid w:val="00880D59"/>
    <w:rsid w:val="00887059"/>
    <w:rsid w:val="008875AF"/>
    <w:rsid w:val="00890EC0"/>
    <w:rsid w:val="0089194F"/>
    <w:rsid w:val="008937F5"/>
    <w:rsid w:val="0089408C"/>
    <w:rsid w:val="00894EDF"/>
    <w:rsid w:val="0089525B"/>
    <w:rsid w:val="00896266"/>
    <w:rsid w:val="008974F3"/>
    <w:rsid w:val="008A087F"/>
    <w:rsid w:val="008A0C5D"/>
    <w:rsid w:val="008A1B56"/>
    <w:rsid w:val="008A3688"/>
    <w:rsid w:val="008A5275"/>
    <w:rsid w:val="008A673E"/>
    <w:rsid w:val="008B0402"/>
    <w:rsid w:val="008B0B3C"/>
    <w:rsid w:val="008B4C50"/>
    <w:rsid w:val="008B5FB0"/>
    <w:rsid w:val="008B7447"/>
    <w:rsid w:val="008C07C0"/>
    <w:rsid w:val="008C0CEF"/>
    <w:rsid w:val="008C29BC"/>
    <w:rsid w:val="008C30CD"/>
    <w:rsid w:val="008C4F1A"/>
    <w:rsid w:val="008C5466"/>
    <w:rsid w:val="008C5FBF"/>
    <w:rsid w:val="008C7351"/>
    <w:rsid w:val="008D0AEF"/>
    <w:rsid w:val="008D0DDF"/>
    <w:rsid w:val="008D4BC3"/>
    <w:rsid w:val="008D61F1"/>
    <w:rsid w:val="008D67AA"/>
    <w:rsid w:val="008D68D4"/>
    <w:rsid w:val="008D76F4"/>
    <w:rsid w:val="008E117E"/>
    <w:rsid w:val="008E3ABD"/>
    <w:rsid w:val="008E576D"/>
    <w:rsid w:val="008E6D4E"/>
    <w:rsid w:val="008E74A8"/>
    <w:rsid w:val="008E7C52"/>
    <w:rsid w:val="008E7CAE"/>
    <w:rsid w:val="008E7F43"/>
    <w:rsid w:val="008E7FE4"/>
    <w:rsid w:val="008F25F8"/>
    <w:rsid w:val="008F360D"/>
    <w:rsid w:val="008F3788"/>
    <w:rsid w:val="008F5B20"/>
    <w:rsid w:val="008F5BD4"/>
    <w:rsid w:val="008F652F"/>
    <w:rsid w:val="008F68A5"/>
    <w:rsid w:val="008F7CD8"/>
    <w:rsid w:val="00900DDE"/>
    <w:rsid w:val="00901296"/>
    <w:rsid w:val="009014C3"/>
    <w:rsid w:val="0090258E"/>
    <w:rsid w:val="00905B7C"/>
    <w:rsid w:val="009078FB"/>
    <w:rsid w:val="0091017A"/>
    <w:rsid w:val="009109EC"/>
    <w:rsid w:val="00911CBA"/>
    <w:rsid w:val="0091324C"/>
    <w:rsid w:val="00914BB4"/>
    <w:rsid w:val="0091582B"/>
    <w:rsid w:val="00917A91"/>
    <w:rsid w:val="009209FC"/>
    <w:rsid w:val="00920B84"/>
    <w:rsid w:val="00920C81"/>
    <w:rsid w:val="00921A69"/>
    <w:rsid w:val="00922940"/>
    <w:rsid w:val="00923855"/>
    <w:rsid w:val="0092528D"/>
    <w:rsid w:val="00925B79"/>
    <w:rsid w:val="009269C5"/>
    <w:rsid w:val="0092749F"/>
    <w:rsid w:val="009275F6"/>
    <w:rsid w:val="00930A67"/>
    <w:rsid w:val="009310AC"/>
    <w:rsid w:val="00936483"/>
    <w:rsid w:val="009367AC"/>
    <w:rsid w:val="0093684B"/>
    <w:rsid w:val="00937387"/>
    <w:rsid w:val="00942709"/>
    <w:rsid w:val="009462E5"/>
    <w:rsid w:val="009465F1"/>
    <w:rsid w:val="0094688A"/>
    <w:rsid w:val="00947063"/>
    <w:rsid w:val="00950523"/>
    <w:rsid w:val="00950BF0"/>
    <w:rsid w:val="00950CE8"/>
    <w:rsid w:val="0095106F"/>
    <w:rsid w:val="00951DCC"/>
    <w:rsid w:val="009520A9"/>
    <w:rsid w:val="009534E5"/>
    <w:rsid w:val="0095350C"/>
    <w:rsid w:val="0095426D"/>
    <w:rsid w:val="00954D3D"/>
    <w:rsid w:val="00954DDA"/>
    <w:rsid w:val="009563FD"/>
    <w:rsid w:val="00956436"/>
    <w:rsid w:val="00956B93"/>
    <w:rsid w:val="0095729D"/>
    <w:rsid w:val="00960690"/>
    <w:rsid w:val="009609E2"/>
    <w:rsid w:val="00961187"/>
    <w:rsid w:val="00962FAF"/>
    <w:rsid w:val="0096558B"/>
    <w:rsid w:val="0096750C"/>
    <w:rsid w:val="0096799C"/>
    <w:rsid w:val="00970078"/>
    <w:rsid w:val="00970310"/>
    <w:rsid w:val="00971AF4"/>
    <w:rsid w:val="00971FAE"/>
    <w:rsid w:val="009731D9"/>
    <w:rsid w:val="0097421E"/>
    <w:rsid w:val="009744CF"/>
    <w:rsid w:val="0097498D"/>
    <w:rsid w:val="0098013D"/>
    <w:rsid w:val="009815EE"/>
    <w:rsid w:val="00984410"/>
    <w:rsid w:val="0098554A"/>
    <w:rsid w:val="00985A91"/>
    <w:rsid w:val="009871F2"/>
    <w:rsid w:val="00990144"/>
    <w:rsid w:val="00990CE5"/>
    <w:rsid w:val="00991081"/>
    <w:rsid w:val="00991DBD"/>
    <w:rsid w:val="00992E7F"/>
    <w:rsid w:val="00993BF9"/>
    <w:rsid w:val="009949C0"/>
    <w:rsid w:val="009950EE"/>
    <w:rsid w:val="00995EE0"/>
    <w:rsid w:val="00996490"/>
    <w:rsid w:val="00996537"/>
    <w:rsid w:val="00996B87"/>
    <w:rsid w:val="009A0964"/>
    <w:rsid w:val="009A15F3"/>
    <w:rsid w:val="009A3B65"/>
    <w:rsid w:val="009A4E71"/>
    <w:rsid w:val="009A5DE2"/>
    <w:rsid w:val="009A6346"/>
    <w:rsid w:val="009B2E6B"/>
    <w:rsid w:val="009B3DB1"/>
    <w:rsid w:val="009C1150"/>
    <w:rsid w:val="009C1401"/>
    <w:rsid w:val="009C315A"/>
    <w:rsid w:val="009C533B"/>
    <w:rsid w:val="009C533F"/>
    <w:rsid w:val="009C63CF"/>
    <w:rsid w:val="009C6CD9"/>
    <w:rsid w:val="009C7642"/>
    <w:rsid w:val="009C7CC5"/>
    <w:rsid w:val="009D0DEF"/>
    <w:rsid w:val="009D1864"/>
    <w:rsid w:val="009D219E"/>
    <w:rsid w:val="009D2E13"/>
    <w:rsid w:val="009D315C"/>
    <w:rsid w:val="009D39D8"/>
    <w:rsid w:val="009D3DF3"/>
    <w:rsid w:val="009E1383"/>
    <w:rsid w:val="009E29DB"/>
    <w:rsid w:val="009E2AAB"/>
    <w:rsid w:val="009E4757"/>
    <w:rsid w:val="009E60B1"/>
    <w:rsid w:val="009F08AF"/>
    <w:rsid w:val="009F33B0"/>
    <w:rsid w:val="009F3BB9"/>
    <w:rsid w:val="009F5E9F"/>
    <w:rsid w:val="009F6455"/>
    <w:rsid w:val="009F74F3"/>
    <w:rsid w:val="00A00A44"/>
    <w:rsid w:val="00A00CE8"/>
    <w:rsid w:val="00A01127"/>
    <w:rsid w:val="00A01847"/>
    <w:rsid w:val="00A0771B"/>
    <w:rsid w:val="00A100FF"/>
    <w:rsid w:val="00A1043A"/>
    <w:rsid w:val="00A10C92"/>
    <w:rsid w:val="00A120D7"/>
    <w:rsid w:val="00A12586"/>
    <w:rsid w:val="00A13485"/>
    <w:rsid w:val="00A145CA"/>
    <w:rsid w:val="00A15D6A"/>
    <w:rsid w:val="00A17F17"/>
    <w:rsid w:val="00A224F0"/>
    <w:rsid w:val="00A225CE"/>
    <w:rsid w:val="00A23174"/>
    <w:rsid w:val="00A237C2"/>
    <w:rsid w:val="00A23AF5"/>
    <w:rsid w:val="00A250FE"/>
    <w:rsid w:val="00A263DE"/>
    <w:rsid w:val="00A26BB5"/>
    <w:rsid w:val="00A27B5B"/>
    <w:rsid w:val="00A3247D"/>
    <w:rsid w:val="00A337BD"/>
    <w:rsid w:val="00A34772"/>
    <w:rsid w:val="00A36BEC"/>
    <w:rsid w:val="00A3751F"/>
    <w:rsid w:val="00A377BE"/>
    <w:rsid w:val="00A37CB0"/>
    <w:rsid w:val="00A40A3E"/>
    <w:rsid w:val="00A41792"/>
    <w:rsid w:val="00A43F62"/>
    <w:rsid w:val="00A447B9"/>
    <w:rsid w:val="00A44B1C"/>
    <w:rsid w:val="00A45A9C"/>
    <w:rsid w:val="00A479C8"/>
    <w:rsid w:val="00A501A7"/>
    <w:rsid w:val="00A557D9"/>
    <w:rsid w:val="00A55895"/>
    <w:rsid w:val="00A6122D"/>
    <w:rsid w:val="00A61CC1"/>
    <w:rsid w:val="00A62093"/>
    <w:rsid w:val="00A632A0"/>
    <w:rsid w:val="00A63BAA"/>
    <w:rsid w:val="00A65B03"/>
    <w:rsid w:val="00A65E15"/>
    <w:rsid w:val="00A66510"/>
    <w:rsid w:val="00A66973"/>
    <w:rsid w:val="00A669FD"/>
    <w:rsid w:val="00A67A6C"/>
    <w:rsid w:val="00A67E7C"/>
    <w:rsid w:val="00A70399"/>
    <w:rsid w:val="00A73BC6"/>
    <w:rsid w:val="00A7476E"/>
    <w:rsid w:val="00A7502B"/>
    <w:rsid w:val="00A758C2"/>
    <w:rsid w:val="00A76E64"/>
    <w:rsid w:val="00A77553"/>
    <w:rsid w:val="00A80DEE"/>
    <w:rsid w:val="00A82673"/>
    <w:rsid w:val="00A83DF1"/>
    <w:rsid w:val="00A84167"/>
    <w:rsid w:val="00A844B5"/>
    <w:rsid w:val="00A84AB9"/>
    <w:rsid w:val="00A86675"/>
    <w:rsid w:val="00A902D0"/>
    <w:rsid w:val="00A91E56"/>
    <w:rsid w:val="00A92135"/>
    <w:rsid w:val="00A94D04"/>
    <w:rsid w:val="00A964CD"/>
    <w:rsid w:val="00A9730E"/>
    <w:rsid w:val="00AA2A22"/>
    <w:rsid w:val="00AA6ADC"/>
    <w:rsid w:val="00AB092D"/>
    <w:rsid w:val="00AB0BC8"/>
    <w:rsid w:val="00AB415D"/>
    <w:rsid w:val="00AB5FA8"/>
    <w:rsid w:val="00AB6A82"/>
    <w:rsid w:val="00AB74ED"/>
    <w:rsid w:val="00AB7930"/>
    <w:rsid w:val="00AB7AB8"/>
    <w:rsid w:val="00AC0F4B"/>
    <w:rsid w:val="00AC1431"/>
    <w:rsid w:val="00AC156E"/>
    <w:rsid w:val="00AC230C"/>
    <w:rsid w:val="00AC38AC"/>
    <w:rsid w:val="00AC4772"/>
    <w:rsid w:val="00AC490C"/>
    <w:rsid w:val="00AC525A"/>
    <w:rsid w:val="00AC61F2"/>
    <w:rsid w:val="00AC74EB"/>
    <w:rsid w:val="00AC7732"/>
    <w:rsid w:val="00AD067B"/>
    <w:rsid w:val="00AD06AC"/>
    <w:rsid w:val="00AD5D2D"/>
    <w:rsid w:val="00AD718D"/>
    <w:rsid w:val="00AD75AB"/>
    <w:rsid w:val="00AE0474"/>
    <w:rsid w:val="00AE0762"/>
    <w:rsid w:val="00AE0CA7"/>
    <w:rsid w:val="00AE0FD5"/>
    <w:rsid w:val="00AE2346"/>
    <w:rsid w:val="00AE26FB"/>
    <w:rsid w:val="00AE2CBC"/>
    <w:rsid w:val="00AE3AEB"/>
    <w:rsid w:val="00AE4A3F"/>
    <w:rsid w:val="00AE4D97"/>
    <w:rsid w:val="00AE4E08"/>
    <w:rsid w:val="00AE6D5A"/>
    <w:rsid w:val="00AE794A"/>
    <w:rsid w:val="00AF0266"/>
    <w:rsid w:val="00AF0943"/>
    <w:rsid w:val="00AF1CD0"/>
    <w:rsid w:val="00AF260B"/>
    <w:rsid w:val="00AF2F6E"/>
    <w:rsid w:val="00AF58BA"/>
    <w:rsid w:val="00AF607B"/>
    <w:rsid w:val="00AF68CE"/>
    <w:rsid w:val="00AF74E3"/>
    <w:rsid w:val="00B000B0"/>
    <w:rsid w:val="00B00497"/>
    <w:rsid w:val="00B033E1"/>
    <w:rsid w:val="00B04430"/>
    <w:rsid w:val="00B0515A"/>
    <w:rsid w:val="00B0547E"/>
    <w:rsid w:val="00B0609E"/>
    <w:rsid w:val="00B0666F"/>
    <w:rsid w:val="00B0735D"/>
    <w:rsid w:val="00B07D22"/>
    <w:rsid w:val="00B07D78"/>
    <w:rsid w:val="00B103B1"/>
    <w:rsid w:val="00B1182F"/>
    <w:rsid w:val="00B12214"/>
    <w:rsid w:val="00B13CE0"/>
    <w:rsid w:val="00B1497B"/>
    <w:rsid w:val="00B17C00"/>
    <w:rsid w:val="00B2123D"/>
    <w:rsid w:val="00B21489"/>
    <w:rsid w:val="00B235B4"/>
    <w:rsid w:val="00B26187"/>
    <w:rsid w:val="00B26AED"/>
    <w:rsid w:val="00B274FE"/>
    <w:rsid w:val="00B304E2"/>
    <w:rsid w:val="00B312A3"/>
    <w:rsid w:val="00B3182B"/>
    <w:rsid w:val="00B3308F"/>
    <w:rsid w:val="00B331B9"/>
    <w:rsid w:val="00B33C40"/>
    <w:rsid w:val="00B34DFF"/>
    <w:rsid w:val="00B35275"/>
    <w:rsid w:val="00B36E72"/>
    <w:rsid w:val="00B372C7"/>
    <w:rsid w:val="00B40D21"/>
    <w:rsid w:val="00B41587"/>
    <w:rsid w:val="00B436FD"/>
    <w:rsid w:val="00B442A0"/>
    <w:rsid w:val="00B44C4D"/>
    <w:rsid w:val="00B46FCC"/>
    <w:rsid w:val="00B474AB"/>
    <w:rsid w:val="00B47783"/>
    <w:rsid w:val="00B4792E"/>
    <w:rsid w:val="00B509E1"/>
    <w:rsid w:val="00B5143B"/>
    <w:rsid w:val="00B517A5"/>
    <w:rsid w:val="00B53656"/>
    <w:rsid w:val="00B55157"/>
    <w:rsid w:val="00B552F7"/>
    <w:rsid w:val="00B55511"/>
    <w:rsid w:val="00B604FB"/>
    <w:rsid w:val="00B607C5"/>
    <w:rsid w:val="00B61E0A"/>
    <w:rsid w:val="00B6261B"/>
    <w:rsid w:val="00B63145"/>
    <w:rsid w:val="00B63226"/>
    <w:rsid w:val="00B6388F"/>
    <w:rsid w:val="00B63E15"/>
    <w:rsid w:val="00B70086"/>
    <w:rsid w:val="00B703E1"/>
    <w:rsid w:val="00B7375D"/>
    <w:rsid w:val="00B739D5"/>
    <w:rsid w:val="00B74F8F"/>
    <w:rsid w:val="00B760A3"/>
    <w:rsid w:val="00B82B5D"/>
    <w:rsid w:val="00B85BA6"/>
    <w:rsid w:val="00B86673"/>
    <w:rsid w:val="00B91969"/>
    <w:rsid w:val="00B93364"/>
    <w:rsid w:val="00B93AB0"/>
    <w:rsid w:val="00B951B1"/>
    <w:rsid w:val="00B9626D"/>
    <w:rsid w:val="00B96808"/>
    <w:rsid w:val="00B9699E"/>
    <w:rsid w:val="00B96C41"/>
    <w:rsid w:val="00BA0539"/>
    <w:rsid w:val="00BA1A0F"/>
    <w:rsid w:val="00BA2565"/>
    <w:rsid w:val="00BA2713"/>
    <w:rsid w:val="00BA3AD2"/>
    <w:rsid w:val="00BA5665"/>
    <w:rsid w:val="00BA60AE"/>
    <w:rsid w:val="00BA71F1"/>
    <w:rsid w:val="00BB0347"/>
    <w:rsid w:val="00BB0BC8"/>
    <w:rsid w:val="00BB181C"/>
    <w:rsid w:val="00BB1F9C"/>
    <w:rsid w:val="00BB50E2"/>
    <w:rsid w:val="00BB58E6"/>
    <w:rsid w:val="00BB5DC1"/>
    <w:rsid w:val="00BB61A5"/>
    <w:rsid w:val="00BC0B46"/>
    <w:rsid w:val="00BC1808"/>
    <w:rsid w:val="00BC6CD3"/>
    <w:rsid w:val="00BC74DB"/>
    <w:rsid w:val="00BD202A"/>
    <w:rsid w:val="00BD4CA0"/>
    <w:rsid w:val="00BD4DDE"/>
    <w:rsid w:val="00BD51F4"/>
    <w:rsid w:val="00BD5370"/>
    <w:rsid w:val="00BD55C9"/>
    <w:rsid w:val="00BD711A"/>
    <w:rsid w:val="00BD752F"/>
    <w:rsid w:val="00BD7AF5"/>
    <w:rsid w:val="00BE07E7"/>
    <w:rsid w:val="00BE2AB4"/>
    <w:rsid w:val="00BE5C4C"/>
    <w:rsid w:val="00BE6046"/>
    <w:rsid w:val="00BE73C3"/>
    <w:rsid w:val="00BF052B"/>
    <w:rsid w:val="00BF0EB9"/>
    <w:rsid w:val="00BF2419"/>
    <w:rsid w:val="00BF2F8C"/>
    <w:rsid w:val="00BF590D"/>
    <w:rsid w:val="00BF6771"/>
    <w:rsid w:val="00BF6D0C"/>
    <w:rsid w:val="00BF7444"/>
    <w:rsid w:val="00BF7E61"/>
    <w:rsid w:val="00BF7F66"/>
    <w:rsid w:val="00C03A2F"/>
    <w:rsid w:val="00C04651"/>
    <w:rsid w:val="00C06BA0"/>
    <w:rsid w:val="00C076C9"/>
    <w:rsid w:val="00C10208"/>
    <w:rsid w:val="00C11A9E"/>
    <w:rsid w:val="00C12264"/>
    <w:rsid w:val="00C17261"/>
    <w:rsid w:val="00C17FA5"/>
    <w:rsid w:val="00C23DFE"/>
    <w:rsid w:val="00C24FF6"/>
    <w:rsid w:val="00C26FD0"/>
    <w:rsid w:val="00C27450"/>
    <w:rsid w:val="00C3077B"/>
    <w:rsid w:val="00C30BC5"/>
    <w:rsid w:val="00C30F54"/>
    <w:rsid w:val="00C31B6E"/>
    <w:rsid w:val="00C326F4"/>
    <w:rsid w:val="00C33D85"/>
    <w:rsid w:val="00C3493A"/>
    <w:rsid w:val="00C35450"/>
    <w:rsid w:val="00C35B87"/>
    <w:rsid w:val="00C360BC"/>
    <w:rsid w:val="00C37875"/>
    <w:rsid w:val="00C40664"/>
    <w:rsid w:val="00C44842"/>
    <w:rsid w:val="00C45163"/>
    <w:rsid w:val="00C45324"/>
    <w:rsid w:val="00C457B9"/>
    <w:rsid w:val="00C46C28"/>
    <w:rsid w:val="00C46E1E"/>
    <w:rsid w:val="00C477B8"/>
    <w:rsid w:val="00C47E01"/>
    <w:rsid w:val="00C51165"/>
    <w:rsid w:val="00C526D2"/>
    <w:rsid w:val="00C5373D"/>
    <w:rsid w:val="00C54B8A"/>
    <w:rsid w:val="00C54BD5"/>
    <w:rsid w:val="00C54C3F"/>
    <w:rsid w:val="00C6403B"/>
    <w:rsid w:val="00C64D68"/>
    <w:rsid w:val="00C65081"/>
    <w:rsid w:val="00C655AA"/>
    <w:rsid w:val="00C65A6B"/>
    <w:rsid w:val="00C6685D"/>
    <w:rsid w:val="00C67F67"/>
    <w:rsid w:val="00C722D7"/>
    <w:rsid w:val="00C72C7C"/>
    <w:rsid w:val="00C76222"/>
    <w:rsid w:val="00C76B19"/>
    <w:rsid w:val="00C80FBD"/>
    <w:rsid w:val="00C81596"/>
    <w:rsid w:val="00C81F26"/>
    <w:rsid w:val="00C82294"/>
    <w:rsid w:val="00C83A20"/>
    <w:rsid w:val="00C83A95"/>
    <w:rsid w:val="00C83ECB"/>
    <w:rsid w:val="00C84E32"/>
    <w:rsid w:val="00C85782"/>
    <w:rsid w:val="00C85D71"/>
    <w:rsid w:val="00C8653E"/>
    <w:rsid w:val="00C867CE"/>
    <w:rsid w:val="00C87426"/>
    <w:rsid w:val="00C905CC"/>
    <w:rsid w:val="00C91EDD"/>
    <w:rsid w:val="00C92B9D"/>
    <w:rsid w:val="00C9616E"/>
    <w:rsid w:val="00C963BB"/>
    <w:rsid w:val="00C96631"/>
    <w:rsid w:val="00C97129"/>
    <w:rsid w:val="00CA0269"/>
    <w:rsid w:val="00CA1828"/>
    <w:rsid w:val="00CA1ACB"/>
    <w:rsid w:val="00CA247A"/>
    <w:rsid w:val="00CA6244"/>
    <w:rsid w:val="00CA7393"/>
    <w:rsid w:val="00CB1D88"/>
    <w:rsid w:val="00CB2453"/>
    <w:rsid w:val="00CB2857"/>
    <w:rsid w:val="00CB2F9F"/>
    <w:rsid w:val="00CB36CC"/>
    <w:rsid w:val="00CB5C6A"/>
    <w:rsid w:val="00CB5D88"/>
    <w:rsid w:val="00CB753B"/>
    <w:rsid w:val="00CC07AD"/>
    <w:rsid w:val="00CC231E"/>
    <w:rsid w:val="00CC364C"/>
    <w:rsid w:val="00CC43E5"/>
    <w:rsid w:val="00CC460E"/>
    <w:rsid w:val="00CC4A8A"/>
    <w:rsid w:val="00CC7771"/>
    <w:rsid w:val="00CD0DB3"/>
    <w:rsid w:val="00CD479A"/>
    <w:rsid w:val="00CE0310"/>
    <w:rsid w:val="00CE089F"/>
    <w:rsid w:val="00CE094C"/>
    <w:rsid w:val="00CE1359"/>
    <w:rsid w:val="00CE210F"/>
    <w:rsid w:val="00CE4D68"/>
    <w:rsid w:val="00CE5D59"/>
    <w:rsid w:val="00CE5EDB"/>
    <w:rsid w:val="00CE60BA"/>
    <w:rsid w:val="00CE7344"/>
    <w:rsid w:val="00CF00BE"/>
    <w:rsid w:val="00CF3D75"/>
    <w:rsid w:val="00CF405B"/>
    <w:rsid w:val="00CF5F3F"/>
    <w:rsid w:val="00CF6D87"/>
    <w:rsid w:val="00CF748C"/>
    <w:rsid w:val="00CF7961"/>
    <w:rsid w:val="00D002ED"/>
    <w:rsid w:val="00D00342"/>
    <w:rsid w:val="00D020A2"/>
    <w:rsid w:val="00D04670"/>
    <w:rsid w:val="00D046DB"/>
    <w:rsid w:val="00D06049"/>
    <w:rsid w:val="00D06704"/>
    <w:rsid w:val="00D07B0D"/>
    <w:rsid w:val="00D105D7"/>
    <w:rsid w:val="00D10D2D"/>
    <w:rsid w:val="00D11607"/>
    <w:rsid w:val="00D1192B"/>
    <w:rsid w:val="00D1222E"/>
    <w:rsid w:val="00D13909"/>
    <w:rsid w:val="00D140F9"/>
    <w:rsid w:val="00D15332"/>
    <w:rsid w:val="00D153EB"/>
    <w:rsid w:val="00D20146"/>
    <w:rsid w:val="00D20AEE"/>
    <w:rsid w:val="00D21BE1"/>
    <w:rsid w:val="00D22DF6"/>
    <w:rsid w:val="00D2311B"/>
    <w:rsid w:val="00D234C2"/>
    <w:rsid w:val="00D23E05"/>
    <w:rsid w:val="00D2753B"/>
    <w:rsid w:val="00D27B65"/>
    <w:rsid w:val="00D31AE9"/>
    <w:rsid w:val="00D31D41"/>
    <w:rsid w:val="00D34A66"/>
    <w:rsid w:val="00D352B4"/>
    <w:rsid w:val="00D36B5C"/>
    <w:rsid w:val="00D374EA"/>
    <w:rsid w:val="00D43FC5"/>
    <w:rsid w:val="00D44ED4"/>
    <w:rsid w:val="00D46879"/>
    <w:rsid w:val="00D50109"/>
    <w:rsid w:val="00D5198B"/>
    <w:rsid w:val="00D53440"/>
    <w:rsid w:val="00D5419C"/>
    <w:rsid w:val="00D554D3"/>
    <w:rsid w:val="00D56F2A"/>
    <w:rsid w:val="00D57E22"/>
    <w:rsid w:val="00D61E49"/>
    <w:rsid w:val="00D63A9D"/>
    <w:rsid w:val="00D63B1C"/>
    <w:rsid w:val="00D64324"/>
    <w:rsid w:val="00D667E3"/>
    <w:rsid w:val="00D6736B"/>
    <w:rsid w:val="00D707EC"/>
    <w:rsid w:val="00D71C77"/>
    <w:rsid w:val="00D720C0"/>
    <w:rsid w:val="00D74DF2"/>
    <w:rsid w:val="00D74E6A"/>
    <w:rsid w:val="00D74FD7"/>
    <w:rsid w:val="00D760A9"/>
    <w:rsid w:val="00D76459"/>
    <w:rsid w:val="00D804E5"/>
    <w:rsid w:val="00D81D9C"/>
    <w:rsid w:val="00D823A7"/>
    <w:rsid w:val="00D84399"/>
    <w:rsid w:val="00D854A3"/>
    <w:rsid w:val="00D91C8C"/>
    <w:rsid w:val="00D95C3D"/>
    <w:rsid w:val="00D95F05"/>
    <w:rsid w:val="00D96877"/>
    <w:rsid w:val="00DA1D5F"/>
    <w:rsid w:val="00DA22D0"/>
    <w:rsid w:val="00DA3222"/>
    <w:rsid w:val="00DA3904"/>
    <w:rsid w:val="00DA50DB"/>
    <w:rsid w:val="00DB17E6"/>
    <w:rsid w:val="00DB4157"/>
    <w:rsid w:val="00DB44F1"/>
    <w:rsid w:val="00DC1A33"/>
    <w:rsid w:val="00DC2952"/>
    <w:rsid w:val="00DC492D"/>
    <w:rsid w:val="00DC54B8"/>
    <w:rsid w:val="00DD047C"/>
    <w:rsid w:val="00DD176E"/>
    <w:rsid w:val="00DD2DD3"/>
    <w:rsid w:val="00DD3F3E"/>
    <w:rsid w:val="00DD5ADB"/>
    <w:rsid w:val="00DD6F27"/>
    <w:rsid w:val="00DD7080"/>
    <w:rsid w:val="00DD7C6E"/>
    <w:rsid w:val="00DD7E2B"/>
    <w:rsid w:val="00DD7E51"/>
    <w:rsid w:val="00DE1200"/>
    <w:rsid w:val="00DE1A1D"/>
    <w:rsid w:val="00DE1EC0"/>
    <w:rsid w:val="00DE2464"/>
    <w:rsid w:val="00DE34D9"/>
    <w:rsid w:val="00DE365C"/>
    <w:rsid w:val="00DE7C84"/>
    <w:rsid w:val="00DF0CBC"/>
    <w:rsid w:val="00DF207A"/>
    <w:rsid w:val="00DF2D7C"/>
    <w:rsid w:val="00DF572D"/>
    <w:rsid w:val="00DF580B"/>
    <w:rsid w:val="00E02233"/>
    <w:rsid w:val="00E022D8"/>
    <w:rsid w:val="00E02D63"/>
    <w:rsid w:val="00E02E6A"/>
    <w:rsid w:val="00E04A8B"/>
    <w:rsid w:val="00E1069B"/>
    <w:rsid w:val="00E10792"/>
    <w:rsid w:val="00E11608"/>
    <w:rsid w:val="00E130AB"/>
    <w:rsid w:val="00E141EC"/>
    <w:rsid w:val="00E15B48"/>
    <w:rsid w:val="00E17548"/>
    <w:rsid w:val="00E17E83"/>
    <w:rsid w:val="00E2086D"/>
    <w:rsid w:val="00E20A3A"/>
    <w:rsid w:val="00E213D1"/>
    <w:rsid w:val="00E225A1"/>
    <w:rsid w:val="00E26BA3"/>
    <w:rsid w:val="00E30167"/>
    <w:rsid w:val="00E32981"/>
    <w:rsid w:val="00E3428A"/>
    <w:rsid w:val="00E3452F"/>
    <w:rsid w:val="00E3569E"/>
    <w:rsid w:val="00E356E8"/>
    <w:rsid w:val="00E35FEC"/>
    <w:rsid w:val="00E37BED"/>
    <w:rsid w:val="00E406A8"/>
    <w:rsid w:val="00E407BC"/>
    <w:rsid w:val="00E41158"/>
    <w:rsid w:val="00E430CF"/>
    <w:rsid w:val="00E4655B"/>
    <w:rsid w:val="00E47192"/>
    <w:rsid w:val="00E47526"/>
    <w:rsid w:val="00E53067"/>
    <w:rsid w:val="00E566CC"/>
    <w:rsid w:val="00E60702"/>
    <w:rsid w:val="00E64798"/>
    <w:rsid w:val="00E64920"/>
    <w:rsid w:val="00E6589B"/>
    <w:rsid w:val="00E678AE"/>
    <w:rsid w:val="00E70264"/>
    <w:rsid w:val="00E7051F"/>
    <w:rsid w:val="00E73D42"/>
    <w:rsid w:val="00E740F8"/>
    <w:rsid w:val="00E7453F"/>
    <w:rsid w:val="00E748D1"/>
    <w:rsid w:val="00E74A96"/>
    <w:rsid w:val="00E75AAC"/>
    <w:rsid w:val="00E772D7"/>
    <w:rsid w:val="00E77528"/>
    <w:rsid w:val="00E80F15"/>
    <w:rsid w:val="00E81240"/>
    <w:rsid w:val="00E84EC2"/>
    <w:rsid w:val="00E91F37"/>
    <w:rsid w:val="00E9246B"/>
    <w:rsid w:val="00E96848"/>
    <w:rsid w:val="00E972FD"/>
    <w:rsid w:val="00EA300D"/>
    <w:rsid w:val="00EA3FCC"/>
    <w:rsid w:val="00EA451E"/>
    <w:rsid w:val="00EA5713"/>
    <w:rsid w:val="00EA6FC5"/>
    <w:rsid w:val="00EB1067"/>
    <w:rsid w:val="00EB17C2"/>
    <w:rsid w:val="00EB284A"/>
    <w:rsid w:val="00EC09D7"/>
    <w:rsid w:val="00EC3501"/>
    <w:rsid w:val="00EC3617"/>
    <w:rsid w:val="00EC4DA0"/>
    <w:rsid w:val="00EC55A3"/>
    <w:rsid w:val="00EC561F"/>
    <w:rsid w:val="00EC5D1F"/>
    <w:rsid w:val="00EC6273"/>
    <w:rsid w:val="00ED00F7"/>
    <w:rsid w:val="00ED04B6"/>
    <w:rsid w:val="00ED1E36"/>
    <w:rsid w:val="00ED244E"/>
    <w:rsid w:val="00ED246F"/>
    <w:rsid w:val="00ED3CF1"/>
    <w:rsid w:val="00ED4DFC"/>
    <w:rsid w:val="00ED533B"/>
    <w:rsid w:val="00ED5BDC"/>
    <w:rsid w:val="00EE0C76"/>
    <w:rsid w:val="00EE3E6F"/>
    <w:rsid w:val="00EF0D38"/>
    <w:rsid w:val="00EF35DA"/>
    <w:rsid w:val="00EF4BCC"/>
    <w:rsid w:val="00EF4C9C"/>
    <w:rsid w:val="00EF5CA0"/>
    <w:rsid w:val="00EF5FD2"/>
    <w:rsid w:val="00EF6667"/>
    <w:rsid w:val="00EF6814"/>
    <w:rsid w:val="00F01469"/>
    <w:rsid w:val="00F01DE4"/>
    <w:rsid w:val="00F05946"/>
    <w:rsid w:val="00F12E0D"/>
    <w:rsid w:val="00F13342"/>
    <w:rsid w:val="00F1512E"/>
    <w:rsid w:val="00F16C47"/>
    <w:rsid w:val="00F21D61"/>
    <w:rsid w:val="00F22836"/>
    <w:rsid w:val="00F2409D"/>
    <w:rsid w:val="00F25363"/>
    <w:rsid w:val="00F32ED3"/>
    <w:rsid w:val="00F33938"/>
    <w:rsid w:val="00F340A7"/>
    <w:rsid w:val="00F405F2"/>
    <w:rsid w:val="00F437DA"/>
    <w:rsid w:val="00F43A73"/>
    <w:rsid w:val="00F44E54"/>
    <w:rsid w:val="00F45F86"/>
    <w:rsid w:val="00F4716C"/>
    <w:rsid w:val="00F50AEF"/>
    <w:rsid w:val="00F52EB7"/>
    <w:rsid w:val="00F53CA6"/>
    <w:rsid w:val="00F57C9D"/>
    <w:rsid w:val="00F622ED"/>
    <w:rsid w:val="00F623DD"/>
    <w:rsid w:val="00F64C28"/>
    <w:rsid w:val="00F658B9"/>
    <w:rsid w:val="00F66FAB"/>
    <w:rsid w:val="00F676EF"/>
    <w:rsid w:val="00F702ED"/>
    <w:rsid w:val="00F70390"/>
    <w:rsid w:val="00F704F5"/>
    <w:rsid w:val="00F7290B"/>
    <w:rsid w:val="00F72E0A"/>
    <w:rsid w:val="00F760E6"/>
    <w:rsid w:val="00F77406"/>
    <w:rsid w:val="00F8080E"/>
    <w:rsid w:val="00F80832"/>
    <w:rsid w:val="00F814EC"/>
    <w:rsid w:val="00F824EF"/>
    <w:rsid w:val="00F83756"/>
    <w:rsid w:val="00F846FD"/>
    <w:rsid w:val="00F8585A"/>
    <w:rsid w:val="00F85E08"/>
    <w:rsid w:val="00F862A9"/>
    <w:rsid w:val="00F86543"/>
    <w:rsid w:val="00F9022F"/>
    <w:rsid w:val="00F90FF2"/>
    <w:rsid w:val="00F91DBB"/>
    <w:rsid w:val="00F92BAC"/>
    <w:rsid w:val="00F943F9"/>
    <w:rsid w:val="00F9450C"/>
    <w:rsid w:val="00F94F93"/>
    <w:rsid w:val="00F97E7E"/>
    <w:rsid w:val="00FA0641"/>
    <w:rsid w:val="00FA23FD"/>
    <w:rsid w:val="00FA3625"/>
    <w:rsid w:val="00FA365E"/>
    <w:rsid w:val="00FA3BB3"/>
    <w:rsid w:val="00FA450C"/>
    <w:rsid w:val="00FA4D6C"/>
    <w:rsid w:val="00FA7316"/>
    <w:rsid w:val="00FB1588"/>
    <w:rsid w:val="00FB1A3C"/>
    <w:rsid w:val="00FB2008"/>
    <w:rsid w:val="00FB3CDA"/>
    <w:rsid w:val="00FB4C36"/>
    <w:rsid w:val="00FC082D"/>
    <w:rsid w:val="00FC195B"/>
    <w:rsid w:val="00FC221A"/>
    <w:rsid w:val="00FC32DA"/>
    <w:rsid w:val="00FC4EE4"/>
    <w:rsid w:val="00FC536F"/>
    <w:rsid w:val="00FC6061"/>
    <w:rsid w:val="00FD1807"/>
    <w:rsid w:val="00FD20C0"/>
    <w:rsid w:val="00FD5FF8"/>
    <w:rsid w:val="00FE023B"/>
    <w:rsid w:val="00FE1F18"/>
    <w:rsid w:val="00FE2488"/>
    <w:rsid w:val="00FE2986"/>
    <w:rsid w:val="00FE3000"/>
    <w:rsid w:val="00FE37F8"/>
    <w:rsid w:val="00FE3F08"/>
    <w:rsid w:val="00FE4B7A"/>
    <w:rsid w:val="00FE66DE"/>
    <w:rsid w:val="00FF00FD"/>
    <w:rsid w:val="00FF027A"/>
    <w:rsid w:val="00FF08F3"/>
    <w:rsid w:val="00FF12B2"/>
    <w:rsid w:val="00FF1F30"/>
    <w:rsid w:val="00FF23A5"/>
    <w:rsid w:val="00FF2C5B"/>
    <w:rsid w:val="00FF5420"/>
    <w:rsid w:val="00FF576E"/>
    <w:rsid w:val="00FF58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25D4D"/>
  <w15:chartTrackingRefBased/>
  <w15:docId w15:val="{584FE134-7E16-E641-AF2A-2A4D297E4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A44"/>
    <w:rPr>
      <w:rFonts w:ascii="Arial" w:eastAsia="Times New Roman" w:hAnsi="Arial" w:cs="Times New Roman"/>
      <w:kern w:val="0"/>
      <w:sz w:val="22"/>
      <w:lang w:eastAsia="en-GB"/>
      <w14:ligatures w14:val="none"/>
    </w:rPr>
  </w:style>
  <w:style w:type="paragraph" w:styleId="Heading1">
    <w:name w:val="heading 1"/>
    <w:basedOn w:val="Normal"/>
    <w:next w:val="Normal"/>
    <w:link w:val="Heading1Char"/>
    <w:uiPriority w:val="9"/>
    <w:qFormat/>
    <w:rsid w:val="001F6304"/>
    <w:pPr>
      <w:keepNext/>
      <w:keepLines/>
      <w:spacing w:before="360" w:after="80"/>
      <w:outlineLvl w:val="0"/>
    </w:pPr>
    <w:rPr>
      <w:rFonts w:asciiTheme="majorHAnsi" w:eastAsiaTheme="majorEastAsia" w:hAnsiTheme="majorHAnsi" w:cstheme="majorBidi"/>
      <w:color w:val="000000" w:themeColor="text1"/>
      <w:kern w:val="2"/>
      <w:sz w:val="40"/>
      <w:szCs w:val="40"/>
      <w:lang w:eastAsia="en-US"/>
      <w14:ligatures w14:val="standardContextual"/>
    </w:rPr>
  </w:style>
  <w:style w:type="paragraph" w:styleId="Heading2">
    <w:name w:val="heading 2"/>
    <w:basedOn w:val="Normal"/>
    <w:next w:val="Normal"/>
    <w:link w:val="Heading2Char"/>
    <w:uiPriority w:val="9"/>
    <w:unhideWhenUsed/>
    <w:qFormat/>
    <w:rsid w:val="00664F24"/>
    <w:pPr>
      <w:keepNext/>
      <w:keepLines/>
      <w:spacing w:before="160" w:after="80"/>
      <w:outlineLvl w:val="1"/>
    </w:pPr>
    <w:rPr>
      <w:rFonts w:asciiTheme="majorHAnsi" w:eastAsiaTheme="majorEastAsia" w:hAnsiTheme="majorHAnsi" w:cstheme="majorBidi"/>
      <w:kern w:val="2"/>
      <w:sz w:val="32"/>
      <w:szCs w:val="32"/>
      <w:lang w:eastAsia="en-US"/>
      <w14:ligatures w14:val="standardContextual"/>
    </w:rPr>
  </w:style>
  <w:style w:type="paragraph" w:styleId="Heading3">
    <w:name w:val="heading 3"/>
    <w:basedOn w:val="Normal"/>
    <w:next w:val="Normal"/>
    <w:link w:val="Heading3Char"/>
    <w:uiPriority w:val="9"/>
    <w:unhideWhenUsed/>
    <w:qFormat/>
    <w:rsid w:val="0089525B"/>
    <w:pPr>
      <w:keepNext/>
      <w:keepLines/>
      <w:spacing w:before="160" w:after="80"/>
      <w:outlineLvl w:val="2"/>
    </w:pPr>
    <w:rPr>
      <w:rFonts w:asciiTheme="minorHAnsi" w:eastAsiaTheme="majorEastAsia" w:hAnsiTheme="minorHAnsi" w:cstheme="majorBidi"/>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2C2182"/>
    <w:pPr>
      <w:keepNext/>
      <w:keepLines/>
      <w:spacing w:before="80" w:after="40"/>
      <w:outlineLvl w:val="3"/>
    </w:pPr>
    <w:rPr>
      <w:rFonts w:asciiTheme="minorHAnsi" w:eastAsiaTheme="majorEastAsia" w:hAnsiTheme="minorHAnsi" w:cstheme="majorBidi"/>
      <w:i/>
      <w:iCs/>
      <w:color w:val="0F4761" w:themeColor="accent1" w:themeShade="BF"/>
      <w:kern w:val="2"/>
      <w:sz w:val="24"/>
      <w:lang w:eastAsia="en-US"/>
      <w14:ligatures w14:val="standardContextual"/>
    </w:rPr>
  </w:style>
  <w:style w:type="paragraph" w:styleId="Heading5">
    <w:name w:val="heading 5"/>
    <w:basedOn w:val="Normal"/>
    <w:next w:val="Normal"/>
    <w:link w:val="Heading5Char"/>
    <w:uiPriority w:val="9"/>
    <w:semiHidden/>
    <w:unhideWhenUsed/>
    <w:qFormat/>
    <w:rsid w:val="002C2182"/>
    <w:pPr>
      <w:keepNext/>
      <w:keepLines/>
      <w:spacing w:before="80" w:after="40"/>
      <w:outlineLvl w:val="4"/>
    </w:pPr>
    <w:rPr>
      <w:rFonts w:asciiTheme="minorHAnsi" w:eastAsiaTheme="majorEastAsia" w:hAnsiTheme="minorHAnsi" w:cstheme="majorBidi"/>
      <w:color w:val="0F4761" w:themeColor="accent1" w:themeShade="BF"/>
      <w:kern w:val="2"/>
      <w:sz w:val="24"/>
      <w:lang w:eastAsia="en-US"/>
      <w14:ligatures w14:val="standardContextual"/>
    </w:rPr>
  </w:style>
  <w:style w:type="paragraph" w:styleId="Heading6">
    <w:name w:val="heading 6"/>
    <w:basedOn w:val="Normal"/>
    <w:next w:val="Normal"/>
    <w:link w:val="Heading6Char"/>
    <w:uiPriority w:val="9"/>
    <w:semiHidden/>
    <w:unhideWhenUsed/>
    <w:qFormat/>
    <w:rsid w:val="002C2182"/>
    <w:pPr>
      <w:keepNext/>
      <w:keepLines/>
      <w:spacing w:before="40"/>
      <w:outlineLvl w:val="5"/>
    </w:pPr>
    <w:rPr>
      <w:rFonts w:asciiTheme="minorHAnsi" w:eastAsiaTheme="majorEastAsia" w:hAnsiTheme="minorHAnsi" w:cstheme="majorBidi"/>
      <w:i/>
      <w:iCs/>
      <w:color w:val="595959" w:themeColor="text1" w:themeTint="A6"/>
      <w:kern w:val="2"/>
      <w:sz w:val="24"/>
      <w:lang w:eastAsia="en-US"/>
      <w14:ligatures w14:val="standardContextual"/>
    </w:rPr>
  </w:style>
  <w:style w:type="paragraph" w:styleId="Heading7">
    <w:name w:val="heading 7"/>
    <w:basedOn w:val="Normal"/>
    <w:next w:val="Normal"/>
    <w:link w:val="Heading7Char"/>
    <w:uiPriority w:val="9"/>
    <w:semiHidden/>
    <w:unhideWhenUsed/>
    <w:qFormat/>
    <w:rsid w:val="002C2182"/>
    <w:pPr>
      <w:keepNext/>
      <w:keepLines/>
      <w:spacing w:before="40"/>
      <w:outlineLvl w:val="6"/>
    </w:pPr>
    <w:rPr>
      <w:rFonts w:asciiTheme="minorHAnsi" w:eastAsiaTheme="majorEastAsia" w:hAnsiTheme="minorHAnsi" w:cstheme="majorBidi"/>
      <w:color w:val="595959" w:themeColor="text1" w:themeTint="A6"/>
      <w:kern w:val="2"/>
      <w:sz w:val="24"/>
      <w:lang w:eastAsia="en-US"/>
      <w14:ligatures w14:val="standardContextual"/>
    </w:rPr>
  </w:style>
  <w:style w:type="paragraph" w:styleId="Heading8">
    <w:name w:val="heading 8"/>
    <w:basedOn w:val="Normal"/>
    <w:next w:val="Normal"/>
    <w:link w:val="Heading8Char"/>
    <w:uiPriority w:val="9"/>
    <w:semiHidden/>
    <w:unhideWhenUsed/>
    <w:qFormat/>
    <w:rsid w:val="002C2182"/>
    <w:pPr>
      <w:keepNext/>
      <w:keepLines/>
      <w:outlineLvl w:val="7"/>
    </w:pPr>
    <w:rPr>
      <w:rFonts w:asciiTheme="minorHAnsi" w:eastAsiaTheme="majorEastAsia" w:hAnsiTheme="minorHAnsi" w:cstheme="majorBidi"/>
      <w:i/>
      <w:iCs/>
      <w:color w:val="272727" w:themeColor="text1" w:themeTint="D8"/>
      <w:kern w:val="2"/>
      <w:sz w:val="24"/>
      <w:lang w:eastAsia="en-US"/>
      <w14:ligatures w14:val="standardContextual"/>
    </w:rPr>
  </w:style>
  <w:style w:type="paragraph" w:styleId="Heading9">
    <w:name w:val="heading 9"/>
    <w:basedOn w:val="Normal"/>
    <w:next w:val="Normal"/>
    <w:link w:val="Heading9Char"/>
    <w:uiPriority w:val="9"/>
    <w:semiHidden/>
    <w:unhideWhenUsed/>
    <w:qFormat/>
    <w:rsid w:val="002C2182"/>
    <w:pPr>
      <w:keepNext/>
      <w:keepLines/>
      <w:outlineLvl w:val="8"/>
    </w:pPr>
    <w:rPr>
      <w:rFonts w:asciiTheme="minorHAnsi" w:eastAsiaTheme="majorEastAsia" w:hAnsiTheme="minorHAnsi" w:cstheme="majorBidi"/>
      <w:color w:val="272727" w:themeColor="text1" w:themeTint="D8"/>
      <w:kern w:val="2"/>
      <w:sz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6304"/>
    <w:rPr>
      <w:rFonts w:asciiTheme="majorHAnsi" w:eastAsiaTheme="majorEastAsia" w:hAnsiTheme="majorHAnsi" w:cstheme="majorBidi"/>
      <w:color w:val="000000" w:themeColor="text1"/>
      <w:sz w:val="40"/>
      <w:szCs w:val="40"/>
    </w:rPr>
  </w:style>
  <w:style w:type="character" w:customStyle="1" w:styleId="Heading2Char">
    <w:name w:val="Heading 2 Char"/>
    <w:basedOn w:val="DefaultParagraphFont"/>
    <w:link w:val="Heading2"/>
    <w:uiPriority w:val="9"/>
    <w:rsid w:val="00664F24"/>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89525B"/>
    <w:rPr>
      <w:rFonts w:eastAsiaTheme="majorEastAsia" w:cstheme="majorBidi"/>
      <w:sz w:val="28"/>
      <w:szCs w:val="28"/>
    </w:rPr>
  </w:style>
  <w:style w:type="character" w:customStyle="1" w:styleId="Heading4Char">
    <w:name w:val="Heading 4 Char"/>
    <w:basedOn w:val="DefaultParagraphFont"/>
    <w:link w:val="Heading4"/>
    <w:uiPriority w:val="9"/>
    <w:semiHidden/>
    <w:rsid w:val="002C218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C218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21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21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21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2182"/>
    <w:rPr>
      <w:rFonts w:eastAsiaTheme="majorEastAsia" w:cstheme="majorBidi"/>
      <w:color w:val="272727" w:themeColor="text1" w:themeTint="D8"/>
    </w:rPr>
  </w:style>
  <w:style w:type="paragraph" w:styleId="Title">
    <w:name w:val="Title"/>
    <w:basedOn w:val="Normal"/>
    <w:next w:val="Normal"/>
    <w:link w:val="TitleChar"/>
    <w:uiPriority w:val="10"/>
    <w:qFormat/>
    <w:rsid w:val="002C2182"/>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2C21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2182"/>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2C21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2182"/>
    <w:pPr>
      <w:spacing w:before="160" w:after="160"/>
      <w:jc w:val="center"/>
    </w:pPr>
    <w:rPr>
      <w:rFonts w:asciiTheme="minorHAnsi" w:eastAsiaTheme="minorHAnsi" w:hAnsiTheme="minorHAnsi" w:cstheme="minorBidi"/>
      <w:i/>
      <w:iCs/>
      <w:color w:val="404040" w:themeColor="text1" w:themeTint="BF"/>
      <w:kern w:val="2"/>
      <w:sz w:val="24"/>
      <w:lang w:eastAsia="en-US"/>
      <w14:ligatures w14:val="standardContextual"/>
    </w:rPr>
  </w:style>
  <w:style w:type="character" w:customStyle="1" w:styleId="QuoteChar">
    <w:name w:val="Quote Char"/>
    <w:basedOn w:val="DefaultParagraphFont"/>
    <w:link w:val="Quote"/>
    <w:uiPriority w:val="29"/>
    <w:rsid w:val="002C2182"/>
    <w:rPr>
      <w:i/>
      <w:iCs/>
      <w:color w:val="404040" w:themeColor="text1" w:themeTint="BF"/>
    </w:rPr>
  </w:style>
  <w:style w:type="paragraph" w:styleId="ListParagraph">
    <w:name w:val="List Paragraph"/>
    <w:basedOn w:val="Normal"/>
    <w:uiPriority w:val="34"/>
    <w:qFormat/>
    <w:rsid w:val="00D823A7"/>
    <w:pPr>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2C2182"/>
    <w:rPr>
      <w:i/>
      <w:iCs/>
      <w:color w:val="0F4761" w:themeColor="accent1" w:themeShade="BF"/>
    </w:rPr>
  </w:style>
  <w:style w:type="paragraph" w:styleId="IntenseQuote">
    <w:name w:val="Intense Quote"/>
    <w:basedOn w:val="Normal"/>
    <w:next w:val="Normal"/>
    <w:link w:val="IntenseQuoteChar"/>
    <w:uiPriority w:val="30"/>
    <w:qFormat/>
    <w:rsid w:val="002C218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sz w:val="24"/>
      <w:lang w:eastAsia="en-US"/>
      <w14:ligatures w14:val="standardContextual"/>
    </w:rPr>
  </w:style>
  <w:style w:type="character" w:customStyle="1" w:styleId="IntenseQuoteChar">
    <w:name w:val="Intense Quote Char"/>
    <w:basedOn w:val="DefaultParagraphFont"/>
    <w:link w:val="IntenseQuote"/>
    <w:uiPriority w:val="30"/>
    <w:rsid w:val="002C2182"/>
    <w:rPr>
      <w:i/>
      <w:iCs/>
      <w:color w:val="0F4761" w:themeColor="accent1" w:themeShade="BF"/>
    </w:rPr>
  </w:style>
  <w:style w:type="character" w:styleId="IntenseReference">
    <w:name w:val="Intense Reference"/>
    <w:basedOn w:val="DefaultParagraphFont"/>
    <w:uiPriority w:val="32"/>
    <w:qFormat/>
    <w:rsid w:val="002C2182"/>
    <w:rPr>
      <w:b/>
      <w:bCs/>
      <w:smallCaps/>
      <w:color w:val="0F4761" w:themeColor="accent1" w:themeShade="BF"/>
      <w:spacing w:val="5"/>
    </w:rPr>
  </w:style>
  <w:style w:type="paragraph" w:styleId="NoSpacing">
    <w:name w:val="No Spacing"/>
    <w:uiPriority w:val="1"/>
    <w:qFormat/>
    <w:rsid w:val="00643E29"/>
    <w:rPr>
      <w:rFonts w:ascii="Arial" w:eastAsia="Times New Roman" w:hAnsi="Arial" w:cs="Times New Roman"/>
      <w:kern w:val="0"/>
      <w:sz w:val="22"/>
      <w:lang w:eastAsia="en-GB"/>
      <w14:ligatures w14:val="none"/>
    </w:rPr>
  </w:style>
  <w:style w:type="paragraph" w:styleId="TOCHeading">
    <w:name w:val="TOC Heading"/>
    <w:basedOn w:val="Heading1"/>
    <w:next w:val="Normal"/>
    <w:uiPriority w:val="39"/>
    <w:unhideWhenUsed/>
    <w:qFormat/>
    <w:rsid w:val="00ED04B6"/>
    <w:pPr>
      <w:spacing w:before="480" w:after="0" w:line="276" w:lineRule="auto"/>
      <w:outlineLvl w:val="9"/>
    </w:pPr>
    <w:rPr>
      <w:b/>
      <w:bCs/>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ED04B6"/>
    <w:pPr>
      <w:spacing w:before="120" w:after="120"/>
    </w:pPr>
    <w:rPr>
      <w:rFonts w:asciiTheme="minorHAnsi" w:hAnsiTheme="minorHAnsi"/>
      <w:b/>
      <w:bCs/>
      <w:caps/>
      <w:sz w:val="20"/>
      <w:szCs w:val="20"/>
    </w:rPr>
  </w:style>
  <w:style w:type="character" w:styleId="Hyperlink">
    <w:name w:val="Hyperlink"/>
    <w:basedOn w:val="DefaultParagraphFont"/>
    <w:uiPriority w:val="99"/>
    <w:unhideWhenUsed/>
    <w:rsid w:val="00ED04B6"/>
    <w:rPr>
      <w:color w:val="467886" w:themeColor="hyperlink"/>
      <w:u w:val="single"/>
    </w:rPr>
  </w:style>
  <w:style w:type="paragraph" w:styleId="TOC2">
    <w:name w:val="toc 2"/>
    <w:basedOn w:val="Normal"/>
    <w:next w:val="Normal"/>
    <w:autoRedefine/>
    <w:uiPriority w:val="39"/>
    <w:unhideWhenUsed/>
    <w:rsid w:val="00ED04B6"/>
    <w:pPr>
      <w:ind w:left="220"/>
    </w:pPr>
    <w:rPr>
      <w:rFonts w:asciiTheme="minorHAnsi" w:hAnsiTheme="minorHAnsi"/>
      <w:smallCaps/>
      <w:sz w:val="20"/>
      <w:szCs w:val="20"/>
    </w:rPr>
  </w:style>
  <w:style w:type="paragraph" w:styleId="TOC3">
    <w:name w:val="toc 3"/>
    <w:basedOn w:val="Normal"/>
    <w:next w:val="Normal"/>
    <w:autoRedefine/>
    <w:uiPriority w:val="39"/>
    <w:unhideWhenUsed/>
    <w:rsid w:val="00ED04B6"/>
    <w:pPr>
      <w:ind w:left="440"/>
    </w:pPr>
    <w:rPr>
      <w:rFonts w:asciiTheme="minorHAnsi" w:hAnsiTheme="minorHAnsi"/>
      <w:i/>
      <w:iCs/>
      <w:sz w:val="20"/>
      <w:szCs w:val="20"/>
    </w:rPr>
  </w:style>
  <w:style w:type="paragraph" w:styleId="TOC4">
    <w:name w:val="toc 4"/>
    <w:basedOn w:val="Normal"/>
    <w:next w:val="Normal"/>
    <w:autoRedefine/>
    <w:uiPriority w:val="39"/>
    <w:semiHidden/>
    <w:unhideWhenUsed/>
    <w:rsid w:val="00ED04B6"/>
    <w:pPr>
      <w:ind w:left="660"/>
    </w:pPr>
    <w:rPr>
      <w:rFonts w:asciiTheme="minorHAnsi" w:hAnsiTheme="minorHAnsi"/>
      <w:sz w:val="18"/>
      <w:szCs w:val="18"/>
    </w:rPr>
  </w:style>
  <w:style w:type="paragraph" w:styleId="TOC5">
    <w:name w:val="toc 5"/>
    <w:basedOn w:val="Normal"/>
    <w:next w:val="Normal"/>
    <w:autoRedefine/>
    <w:uiPriority w:val="39"/>
    <w:semiHidden/>
    <w:unhideWhenUsed/>
    <w:rsid w:val="00ED04B6"/>
    <w:pPr>
      <w:ind w:left="880"/>
    </w:pPr>
    <w:rPr>
      <w:rFonts w:asciiTheme="minorHAnsi" w:hAnsiTheme="minorHAnsi"/>
      <w:sz w:val="18"/>
      <w:szCs w:val="18"/>
    </w:rPr>
  </w:style>
  <w:style w:type="paragraph" w:styleId="TOC6">
    <w:name w:val="toc 6"/>
    <w:basedOn w:val="Normal"/>
    <w:next w:val="Normal"/>
    <w:autoRedefine/>
    <w:uiPriority w:val="39"/>
    <w:semiHidden/>
    <w:unhideWhenUsed/>
    <w:rsid w:val="00ED04B6"/>
    <w:pPr>
      <w:ind w:left="1100"/>
    </w:pPr>
    <w:rPr>
      <w:rFonts w:asciiTheme="minorHAnsi" w:hAnsiTheme="minorHAnsi"/>
      <w:sz w:val="18"/>
      <w:szCs w:val="18"/>
    </w:rPr>
  </w:style>
  <w:style w:type="paragraph" w:styleId="TOC7">
    <w:name w:val="toc 7"/>
    <w:basedOn w:val="Normal"/>
    <w:next w:val="Normal"/>
    <w:autoRedefine/>
    <w:uiPriority w:val="39"/>
    <w:semiHidden/>
    <w:unhideWhenUsed/>
    <w:rsid w:val="00ED04B6"/>
    <w:pPr>
      <w:ind w:left="1320"/>
    </w:pPr>
    <w:rPr>
      <w:rFonts w:asciiTheme="minorHAnsi" w:hAnsiTheme="minorHAnsi"/>
      <w:sz w:val="18"/>
      <w:szCs w:val="18"/>
    </w:rPr>
  </w:style>
  <w:style w:type="paragraph" w:styleId="TOC8">
    <w:name w:val="toc 8"/>
    <w:basedOn w:val="Normal"/>
    <w:next w:val="Normal"/>
    <w:autoRedefine/>
    <w:uiPriority w:val="39"/>
    <w:semiHidden/>
    <w:unhideWhenUsed/>
    <w:rsid w:val="00ED04B6"/>
    <w:pPr>
      <w:ind w:left="1540"/>
    </w:pPr>
    <w:rPr>
      <w:rFonts w:asciiTheme="minorHAnsi" w:hAnsiTheme="minorHAnsi"/>
      <w:sz w:val="18"/>
      <w:szCs w:val="18"/>
    </w:rPr>
  </w:style>
  <w:style w:type="paragraph" w:styleId="TOC9">
    <w:name w:val="toc 9"/>
    <w:basedOn w:val="Normal"/>
    <w:next w:val="Normal"/>
    <w:autoRedefine/>
    <w:uiPriority w:val="39"/>
    <w:semiHidden/>
    <w:unhideWhenUsed/>
    <w:rsid w:val="00ED04B6"/>
    <w:pPr>
      <w:ind w:left="1760"/>
    </w:pPr>
    <w:rPr>
      <w:rFonts w:asciiTheme="minorHAnsi" w:hAnsiTheme="minorHAnsi"/>
      <w:sz w:val="18"/>
      <w:szCs w:val="18"/>
    </w:rPr>
  </w:style>
  <w:style w:type="paragraph" w:styleId="Footer">
    <w:name w:val="footer"/>
    <w:basedOn w:val="Normal"/>
    <w:link w:val="FooterChar"/>
    <w:uiPriority w:val="99"/>
    <w:unhideWhenUsed/>
    <w:rsid w:val="0050365C"/>
    <w:pPr>
      <w:tabs>
        <w:tab w:val="center" w:pos="4513"/>
        <w:tab w:val="right" w:pos="9026"/>
      </w:tabs>
    </w:pPr>
  </w:style>
  <w:style w:type="character" w:customStyle="1" w:styleId="FooterChar">
    <w:name w:val="Footer Char"/>
    <w:basedOn w:val="DefaultParagraphFont"/>
    <w:link w:val="Footer"/>
    <w:uiPriority w:val="99"/>
    <w:rsid w:val="0050365C"/>
    <w:rPr>
      <w:rFonts w:ascii="Arial" w:eastAsia="Times New Roman" w:hAnsi="Arial" w:cs="Times New Roman"/>
      <w:kern w:val="0"/>
      <w:sz w:val="22"/>
      <w:lang w:eastAsia="en-GB"/>
      <w14:ligatures w14:val="none"/>
    </w:rPr>
  </w:style>
  <w:style w:type="character" w:styleId="PageNumber">
    <w:name w:val="page number"/>
    <w:basedOn w:val="DefaultParagraphFont"/>
    <w:uiPriority w:val="99"/>
    <w:semiHidden/>
    <w:unhideWhenUsed/>
    <w:rsid w:val="0050365C"/>
  </w:style>
  <w:style w:type="paragraph" w:styleId="Caption">
    <w:name w:val="caption"/>
    <w:basedOn w:val="Normal"/>
    <w:next w:val="Normal"/>
    <w:uiPriority w:val="35"/>
    <w:unhideWhenUsed/>
    <w:qFormat/>
    <w:rsid w:val="00C40664"/>
    <w:pPr>
      <w:spacing w:after="200"/>
    </w:pPr>
    <w:rPr>
      <w:i/>
      <w:iCs/>
      <w:sz w:val="18"/>
      <w:szCs w:val="18"/>
    </w:rPr>
  </w:style>
  <w:style w:type="paragraph" w:styleId="Header">
    <w:name w:val="header"/>
    <w:basedOn w:val="Normal"/>
    <w:link w:val="HeaderChar"/>
    <w:uiPriority w:val="99"/>
    <w:unhideWhenUsed/>
    <w:rsid w:val="00A3751F"/>
    <w:pPr>
      <w:tabs>
        <w:tab w:val="center" w:pos="4513"/>
        <w:tab w:val="right" w:pos="9026"/>
      </w:tabs>
    </w:pPr>
  </w:style>
  <w:style w:type="character" w:customStyle="1" w:styleId="HeaderChar">
    <w:name w:val="Header Char"/>
    <w:basedOn w:val="DefaultParagraphFont"/>
    <w:link w:val="Header"/>
    <w:uiPriority w:val="99"/>
    <w:rsid w:val="00A3751F"/>
    <w:rPr>
      <w:rFonts w:ascii="Arial" w:eastAsia="Times New Roman" w:hAnsi="Arial" w:cs="Times New Roman"/>
      <w:kern w:val="0"/>
      <w:sz w:val="22"/>
      <w:lang w:eastAsia="en-GB"/>
      <w14:ligatures w14:val="none"/>
    </w:rPr>
  </w:style>
  <w:style w:type="paragraph" w:styleId="FootnoteText">
    <w:name w:val="footnote text"/>
    <w:basedOn w:val="Normal"/>
    <w:link w:val="FootnoteTextChar"/>
    <w:uiPriority w:val="99"/>
    <w:semiHidden/>
    <w:unhideWhenUsed/>
    <w:rsid w:val="00210654"/>
    <w:rPr>
      <w:sz w:val="20"/>
      <w:szCs w:val="20"/>
    </w:rPr>
  </w:style>
  <w:style w:type="character" w:customStyle="1" w:styleId="FootnoteTextChar">
    <w:name w:val="Footnote Text Char"/>
    <w:basedOn w:val="DefaultParagraphFont"/>
    <w:link w:val="FootnoteText"/>
    <w:uiPriority w:val="99"/>
    <w:semiHidden/>
    <w:rsid w:val="00210654"/>
    <w:rPr>
      <w:rFonts w:ascii="Arial" w:eastAsia="Times New Roman" w:hAnsi="Arial"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210654"/>
    <w:rPr>
      <w:vertAlign w:val="superscript"/>
    </w:rPr>
  </w:style>
  <w:style w:type="character" w:styleId="FollowedHyperlink">
    <w:name w:val="FollowedHyperlink"/>
    <w:basedOn w:val="DefaultParagraphFont"/>
    <w:uiPriority w:val="99"/>
    <w:semiHidden/>
    <w:unhideWhenUsed/>
    <w:rsid w:val="00390C3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yperlink" Target="https://continuousroamer.com/glenfinnan-viaduct-viewpoint/" TargetMode="External"/><Relationship Id="rId26" Type="http://schemas.openxmlformats.org/officeDocument/2006/relationships/hyperlink" Target="https://www.endorlabs.com/learn/open-source-licensing-simplified-a-comparative-overview-of-popular-licenses" TargetMode="External"/><Relationship Id="rId3" Type="http://schemas.openxmlformats.org/officeDocument/2006/relationships/styles" Target="styles.xml"/><Relationship Id="rId21" Type="http://schemas.openxmlformats.org/officeDocument/2006/relationships/hyperlink" Target="https://doi.org/10.13140/RG.2.2.34039.39843"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en.wikipedia.org/w/index.php?title=Hallucination_(artificial_intelligence)&amp;oldid=1303077795" TargetMode="External"/><Relationship Id="rId25" Type="http://schemas.openxmlformats.org/officeDocument/2006/relationships/hyperlink" Target="https://sosafe-awareness.com/blog/how-to-spot-a-deepfake/" TargetMode="External"/><Relationship Id="rId2" Type="http://schemas.openxmlformats.org/officeDocument/2006/relationships/numbering" Target="numbering.xml"/><Relationship Id="rId16" Type="http://schemas.openxmlformats.org/officeDocument/2006/relationships/hyperlink" Target="https://doi.org/10.7596/jebm.1588897" TargetMode="External"/><Relationship Id="rId20" Type="http://schemas.openxmlformats.org/officeDocument/2006/relationships/hyperlink" Target="https://openai.com/sora/"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doi.org/10.3389/fdata.2022.1001063" TargetMode="External"/><Relationship Id="rId5" Type="http://schemas.openxmlformats.org/officeDocument/2006/relationships/webSettings" Target="webSettings.xml"/><Relationship Id="rId15" Type="http://schemas.openxmlformats.org/officeDocument/2006/relationships/hyperlink" Target="https://doi.org/10.7759/cureus.37432" TargetMode="External"/><Relationship Id="rId23" Type="http://schemas.openxmlformats.org/officeDocument/2006/relationships/hyperlink" Target="https://doi.org/10.14722/ndss.2025.241117" TargetMode="Externa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en.wikipedia.org/w/index.php?title=The_Jacobite_(steam_train)&amp;oldid=129024939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s13347-025-00878-5" TargetMode="External"/><Relationship Id="rId22" Type="http://schemas.openxmlformats.org/officeDocument/2006/relationships/hyperlink" Target="https://doi.org/10.1177/09567976231207095" TargetMode="External"/><Relationship Id="rId27" Type="http://schemas.openxmlformats.org/officeDocument/2006/relationships/hyperlink" Target="https://docs-internal.github.com/en/get-started/start-your-journey/about-github-and-git"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0163D-7178-3B41-8499-5B5461064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TotalTime>
  <Pages>23</Pages>
  <Words>10873</Words>
  <Characters>67746</Characters>
  <Application>Microsoft Office Word</Application>
  <DocSecurity>0</DocSecurity>
  <Lines>130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Potts</dc:creator>
  <cp:keywords/>
  <dc:description/>
  <cp:lastModifiedBy>Matthew Potts</cp:lastModifiedBy>
  <cp:revision>601</cp:revision>
  <cp:lastPrinted>2025-08-04T15:47:00Z</cp:lastPrinted>
  <dcterms:created xsi:type="dcterms:W3CDTF">2025-08-04T15:47:00Z</dcterms:created>
  <dcterms:modified xsi:type="dcterms:W3CDTF">2025-08-12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zxsNeHJr"/&gt;&lt;style id="http://www.zotero.org/styles/harvard-university-of-birmingham" hasBibliography="1" bibliographyStyleHasBeenSet="0"/&gt;&lt;prefs&gt;&lt;pref name="fieldType" value="Field"/&gt;&lt;/prefs&gt;&lt;/da</vt:lpwstr>
  </property>
  <property fmtid="{D5CDD505-2E9C-101B-9397-08002B2CF9AE}" pid="3" name="ZOTERO_PREF_2">
    <vt:lpwstr>ta&gt;</vt:lpwstr>
  </property>
</Properties>
</file>